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DA7562" w:rsidP="00113BF9">
          <w:pPr>
            <w:pStyle w:val="TOC1"/>
            <w:spacing w:line="276" w:lineRule="auto"/>
            <w:rPr>
              <w:rFonts w:eastAsiaTheme="minorEastAsia"/>
              <w:noProof w:val="0"/>
              <w:color w:val="auto"/>
              <w:sz w:val="22"/>
              <w:szCs w:val="22"/>
              <w:lang w:val="en-US"/>
            </w:rPr>
          </w:pPr>
          <w:hyperlink w:anchor="_Toc72368934" w:history="1">
            <w:r w:rsidR="00113BF9" w:rsidRPr="00275BF9">
              <w:rPr>
                <w:rStyle w:val="Hyperlink"/>
              </w:rPr>
              <w:t>DEDICATION</w:t>
            </w:r>
            <w:r w:rsidR="00113BF9" w:rsidRPr="00275BF9">
              <w:rPr>
                <w:webHidden/>
              </w:rPr>
              <w:tab/>
            </w:r>
            <w:r w:rsidR="00113BF9" w:rsidRPr="00275BF9">
              <w:rPr>
                <w:webHidden/>
              </w:rPr>
              <w:fldChar w:fldCharType="begin"/>
            </w:r>
            <w:r w:rsidR="00113BF9" w:rsidRPr="00275BF9">
              <w:rPr>
                <w:webHidden/>
              </w:rPr>
              <w:instrText xml:space="preserve"> PAGEREF _Toc72368934 \h </w:instrText>
            </w:r>
            <w:r w:rsidR="00113BF9" w:rsidRPr="00275BF9">
              <w:rPr>
                <w:webHidden/>
              </w:rPr>
            </w:r>
            <w:r w:rsidR="00113BF9" w:rsidRPr="00275BF9">
              <w:rPr>
                <w:webHidden/>
              </w:rPr>
              <w:fldChar w:fldCharType="separate"/>
            </w:r>
            <w:r w:rsidR="00DD6A43">
              <w:rPr>
                <w:webHidden/>
              </w:rPr>
              <w:t>vi</w:t>
            </w:r>
            <w:r w:rsidR="00113BF9" w:rsidRPr="00275BF9">
              <w:rPr>
                <w:webHidden/>
              </w:rPr>
              <w:fldChar w:fldCharType="end"/>
            </w:r>
          </w:hyperlink>
        </w:p>
        <w:p w14:paraId="39352297" w14:textId="4CF8116B" w:rsidR="00113BF9" w:rsidRPr="00275BF9" w:rsidRDefault="00DA7562" w:rsidP="00113BF9">
          <w:pPr>
            <w:pStyle w:val="TOC1"/>
            <w:spacing w:line="276" w:lineRule="auto"/>
            <w:rPr>
              <w:rFonts w:eastAsiaTheme="minorEastAsia"/>
              <w:noProof w:val="0"/>
              <w:color w:val="auto"/>
              <w:sz w:val="22"/>
              <w:szCs w:val="22"/>
              <w:lang w:val="en-US"/>
            </w:rPr>
          </w:pPr>
          <w:hyperlink w:anchor="_Toc72368935" w:history="1">
            <w:r w:rsidR="00113BF9" w:rsidRPr="00275BF9">
              <w:rPr>
                <w:rStyle w:val="Hyperlink"/>
              </w:rPr>
              <w:t>ACKNOWLEDGEMENTS</w:t>
            </w:r>
            <w:r w:rsidR="00113BF9" w:rsidRPr="00275BF9">
              <w:rPr>
                <w:webHidden/>
              </w:rPr>
              <w:tab/>
            </w:r>
            <w:r w:rsidR="00113BF9" w:rsidRPr="00275BF9">
              <w:rPr>
                <w:webHidden/>
              </w:rPr>
              <w:fldChar w:fldCharType="begin"/>
            </w:r>
            <w:r w:rsidR="00113BF9" w:rsidRPr="00275BF9">
              <w:rPr>
                <w:webHidden/>
              </w:rPr>
              <w:instrText xml:space="preserve"> PAGEREF _Toc72368935 \h </w:instrText>
            </w:r>
            <w:r w:rsidR="00113BF9" w:rsidRPr="00275BF9">
              <w:rPr>
                <w:webHidden/>
              </w:rPr>
            </w:r>
            <w:r w:rsidR="00113BF9" w:rsidRPr="00275BF9">
              <w:rPr>
                <w:webHidden/>
              </w:rPr>
              <w:fldChar w:fldCharType="separate"/>
            </w:r>
            <w:r w:rsidR="00DD6A43">
              <w:rPr>
                <w:webHidden/>
              </w:rPr>
              <w:t>vii</w:t>
            </w:r>
            <w:r w:rsidR="00113BF9" w:rsidRPr="00275BF9">
              <w:rPr>
                <w:webHidden/>
              </w:rPr>
              <w:fldChar w:fldCharType="end"/>
            </w:r>
          </w:hyperlink>
        </w:p>
        <w:p w14:paraId="467CC483" w14:textId="7F5F57FA" w:rsidR="00113BF9" w:rsidRPr="00275BF9" w:rsidRDefault="00DA7562" w:rsidP="00113BF9">
          <w:pPr>
            <w:pStyle w:val="TOC1"/>
            <w:spacing w:line="276" w:lineRule="auto"/>
            <w:rPr>
              <w:rFonts w:eastAsiaTheme="minorEastAsia"/>
              <w:noProof w:val="0"/>
              <w:color w:val="auto"/>
              <w:sz w:val="22"/>
              <w:szCs w:val="22"/>
              <w:lang w:val="en-US"/>
            </w:rPr>
          </w:pPr>
          <w:hyperlink w:anchor="_Toc72368936" w:history="1">
            <w:r w:rsidR="00113BF9" w:rsidRPr="00275BF9">
              <w:rPr>
                <w:rStyle w:val="Hyperlink"/>
              </w:rPr>
              <w:t>LIST OF TABLES</w:t>
            </w:r>
            <w:r w:rsidR="00113BF9" w:rsidRPr="00275BF9">
              <w:rPr>
                <w:webHidden/>
              </w:rPr>
              <w:tab/>
            </w:r>
            <w:r w:rsidR="00113BF9" w:rsidRPr="00275BF9">
              <w:rPr>
                <w:webHidden/>
              </w:rPr>
              <w:fldChar w:fldCharType="begin"/>
            </w:r>
            <w:r w:rsidR="00113BF9" w:rsidRPr="00275BF9">
              <w:rPr>
                <w:webHidden/>
              </w:rPr>
              <w:instrText xml:space="preserve"> PAGEREF _Toc72368936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3B8B9E45" w14:textId="47D2C58C" w:rsidR="00113BF9" w:rsidRPr="00275BF9" w:rsidRDefault="00DA7562" w:rsidP="00113BF9">
          <w:pPr>
            <w:pStyle w:val="TOC1"/>
            <w:spacing w:line="276" w:lineRule="auto"/>
            <w:rPr>
              <w:rFonts w:eastAsiaTheme="minorEastAsia"/>
              <w:noProof w:val="0"/>
              <w:color w:val="auto"/>
              <w:sz w:val="22"/>
              <w:szCs w:val="22"/>
              <w:lang w:val="en-US"/>
            </w:rPr>
          </w:pPr>
          <w:hyperlink w:anchor="_Toc72368937" w:history="1">
            <w:r w:rsidR="00113BF9" w:rsidRPr="00275BF9">
              <w:rPr>
                <w:rStyle w:val="Hyperlink"/>
              </w:rPr>
              <w:t>LIST OF FIGURES</w:t>
            </w:r>
            <w:r w:rsidR="00113BF9" w:rsidRPr="00275BF9">
              <w:rPr>
                <w:webHidden/>
              </w:rPr>
              <w:tab/>
            </w:r>
            <w:r w:rsidR="00113BF9" w:rsidRPr="00275BF9">
              <w:rPr>
                <w:webHidden/>
              </w:rPr>
              <w:fldChar w:fldCharType="begin"/>
            </w:r>
            <w:r w:rsidR="00113BF9" w:rsidRPr="00275BF9">
              <w:rPr>
                <w:webHidden/>
              </w:rPr>
              <w:instrText xml:space="preserve"> PAGEREF _Toc72368937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76439E3F" w14:textId="77DCE9ED" w:rsidR="00113BF9" w:rsidRPr="00275BF9" w:rsidRDefault="00DA7562" w:rsidP="00113BF9">
          <w:pPr>
            <w:pStyle w:val="TOC1"/>
            <w:spacing w:line="276" w:lineRule="auto"/>
            <w:rPr>
              <w:rFonts w:eastAsiaTheme="minorEastAsia"/>
              <w:noProof w:val="0"/>
              <w:color w:val="auto"/>
              <w:sz w:val="22"/>
              <w:szCs w:val="22"/>
              <w:lang w:val="en-US"/>
            </w:rPr>
          </w:pPr>
          <w:hyperlink w:anchor="_Toc72368938" w:history="1">
            <w:r w:rsidR="00113BF9" w:rsidRPr="00275BF9">
              <w:rPr>
                <w:rStyle w:val="Hyperlink"/>
              </w:rPr>
              <w:t>LIST OF ABBREVIATIONS</w:t>
            </w:r>
            <w:r w:rsidR="00113BF9" w:rsidRPr="00275BF9">
              <w:rPr>
                <w:webHidden/>
              </w:rPr>
              <w:tab/>
            </w:r>
            <w:r w:rsidR="00113BF9" w:rsidRPr="00275BF9">
              <w:rPr>
                <w:webHidden/>
              </w:rPr>
              <w:fldChar w:fldCharType="begin"/>
            </w:r>
            <w:r w:rsidR="00113BF9" w:rsidRPr="00275BF9">
              <w:rPr>
                <w:webHidden/>
              </w:rPr>
              <w:instrText xml:space="preserve"> PAGEREF _Toc72368938 \h </w:instrText>
            </w:r>
            <w:r w:rsidR="00113BF9" w:rsidRPr="00275BF9">
              <w:rPr>
                <w:webHidden/>
              </w:rPr>
            </w:r>
            <w:r w:rsidR="00113BF9" w:rsidRPr="00275BF9">
              <w:rPr>
                <w:webHidden/>
              </w:rPr>
              <w:fldChar w:fldCharType="separate"/>
            </w:r>
            <w:r w:rsidR="00DD6A43">
              <w:rPr>
                <w:webHidden/>
              </w:rPr>
              <w:t>x</w:t>
            </w:r>
            <w:r w:rsidR="00113BF9" w:rsidRPr="00275BF9">
              <w:rPr>
                <w:webHidden/>
              </w:rPr>
              <w:fldChar w:fldCharType="end"/>
            </w:r>
          </w:hyperlink>
        </w:p>
        <w:p w14:paraId="1B1AC748" w14:textId="3C04727F" w:rsidR="00113BF9" w:rsidRPr="00275BF9" w:rsidRDefault="00DA7562" w:rsidP="00113BF9">
          <w:pPr>
            <w:pStyle w:val="TOC1"/>
            <w:spacing w:line="276" w:lineRule="auto"/>
            <w:rPr>
              <w:rFonts w:eastAsiaTheme="minorEastAsia"/>
              <w:noProof w:val="0"/>
              <w:color w:val="auto"/>
              <w:sz w:val="22"/>
              <w:szCs w:val="22"/>
              <w:lang w:val="en-US"/>
            </w:rPr>
          </w:pPr>
          <w:hyperlink w:anchor="_Toc72368939" w:history="1">
            <w:r w:rsidR="00113BF9" w:rsidRPr="00275BF9">
              <w:rPr>
                <w:rStyle w:val="Hyperlink"/>
              </w:rPr>
              <w:t>CHAPTER 1: INTRODUCTION</w:t>
            </w:r>
            <w:r w:rsidR="00113BF9" w:rsidRPr="00275BF9">
              <w:rPr>
                <w:webHidden/>
              </w:rPr>
              <w:tab/>
            </w:r>
            <w:r w:rsidR="00113BF9" w:rsidRPr="00275BF9">
              <w:rPr>
                <w:webHidden/>
              </w:rPr>
              <w:fldChar w:fldCharType="begin"/>
            </w:r>
            <w:r w:rsidR="00113BF9" w:rsidRPr="00275BF9">
              <w:rPr>
                <w:webHidden/>
              </w:rPr>
              <w:instrText xml:space="preserve"> PAGEREF _Toc72368939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6D5BDA50" w14:textId="231FF22C"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00113BF9" w:rsidRPr="00275BF9">
              <w:rPr>
                <w:rStyle w:val="Hyperlink"/>
              </w:rPr>
              <w:t>1.1 Background of the Study</w:t>
            </w:r>
            <w:r w:rsidR="00113BF9" w:rsidRPr="00275BF9">
              <w:rPr>
                <w:webHidden/>
              </w:rPr>
              <w:tab/>
            </w:r>
            <w:r w:rsidR="00113BF9" w:rsidRPr="00275BF9">
              <w:rPr>
                <w:webHidden/>
              </w:rPr>
              <w:fldChar w:fldCharType="begin"/>
            </w:r>
            <w:r w:rsidR="00113BF9" w:rsidRPr="00275BF9">
              <w:rPr>
                <w:webHidden/>
              </w:rPr>
              <w:instrText xml:space="preserve"> PAGEREF _Toc72368940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7D32200" w14:textId="0885A49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00113BF9" w:rsidRPr="00275BF9">
              <w:rPr>
                <w:rStyle w:val="Hyperlink"/>
              </w:rPr>
              <w:t>1.1.1 Churn Analysi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1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9CC4C6A" w14:textId="54FCA45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00113BF9" w:rsidRPr="00275BF9">
              <w:rPr>
                <w:rStyle w:val="Hyperlink"/>
              </w:rPr>
              <w:t>1.1.2 Flagging customers and retention policies</w:t>
            </w:r>
            <w:r w:rsidR="00113BF9" w:rsidRPr="00275BF9">
              <w:rPr>
                <w:webHidden/>
              </w:rPr>
              <w:tab/>
            </w:r>
            <w:r w:rsidR="00113BF9" w:rsidRPr="00275BF9">
              <w:rPr>
                <w:webHidden/>
              </w:rPr>
              <w:fldChar w:fldCharType="begin"/>
            </w:r>
            <w:r w:rsidR="00113BF9" w:rsidRPr="00275BF9">
              <w:rPr>
                <w:webHidden/>
              </w:rPr>
              <w:instrText xml:space="preserve"> PAGEREF _Toc72368942 \h </w:instrText>
            </w:r>
            <w:r w:rsidR="00113BF9" w:rsidRPr="00275BF9">
              <w:rPr>
                <w:webHidden/>
              </w:rPr>
            </w:r>
            <w:r w:rsidR="00113BF9" w:rsidRPr="00275BF9">
              <w:rPr>
                <w:webHidden/>
              </w:rPr>
              <w:fldChar w:fldCharType="separate"/>
            </w:r>
            <w:r w:rsidR="00DD6A43">
              <w:rPr>
                <w:webHidden/>
              </w:rPr>
              <w:t>2</w:t>
            </w:r>
            <w:r w:rsidR="00113BF9" w:rsidRPr="00275BF9">
              <w:rPr>
                <w:webHidden/>
              </w:rPr>
              <w:fldChar w:fldCharType="end"/>
            </w:r>
          </w:hyperlink>
        </w:p>
        <w:p w14:paraId="2D9C666F" w14:textId="5010A64A"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00113BF9" w:rsidRPr="00275BF9">
              <w:rPr>
                <w:rStyle w:val="Hyperlink"/>
              </w:rPr>
              <w:t>1.2 Struggles of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3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641287C3" w14:textId="02D3089B"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00113BF9" w:rsidRPr="00275BF9">
              <w:rPr>
                <w:rStyle w:val="Hyperlink"/>
              </w:rPr>
              <w:t>1.3 Problem Statement</w:t>
            </w:r>
            <w:r w:rsidR="00113BF9" w:rsidRPr="00275BF9">
              <w:rPr>
                <w:webHidden/>
              </w:rPr>
              <w:tab/>
            </w:r>
            <w:r w:rsidR="00113BF9" w:rsidRPr="00275BF9">
              <w:rPr>
                <w:webHidden/>
              </w:rPr>
              <w:fldChar w:fldCharType="begin"/>
            </w:r>
            <w:r w:rsidR="00113BF9" w:rsidRPr="00275BF9">
              <w:rPr>
                <w:webHidden/>
              </w:rPr>
              <w:instrText xml:space="preserve"> PAGEREF _Toc72368944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5EF4312" w14:textId="49A60A3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00113BF9" w:rsidRPr="00275BF9">
              <w:rPr>
                <w:rStyle w:val="Hyperlink"/>
              </w:rPr>
              <w:t>1.4 Aim and Objectives</w:t>
            </w:r>
            <w:r w:rsidR="00113BF9" w:rsidRPr="00275BF9">
              <w:rPr>
                <w:webHidden/>
              </w:rPr>
              <w:tab/>
            </w:r>
            <w:r w:rsidR="00113BF9" w:rsidRPr="00275BF9">
              <w:rPr>
                <w:webHidden/>
              </w:rPr>
              <w:fldChar w:fldCharType="begin"/>
            </w:r>
            <w:r w:rsidR="00113BF9" w:rsidRPr="00275BF9">
              <w:rPr>
                <w:webHidden/>
              </w:rPr>
              <w:instrText xml:space="preserve"> PAGEREF _Toc72368945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6ECCD5A" w14:textId="5191F474"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00113BF9" w:rsidRPr="00275BF9">
              <w:rPr>
                <w:rStyle w:val="Hyperlink"/>
              </w:rPr>
              <w:t>1.5 Research Questions</w:t>
            </w:r>
            <w:r w:rsidR="00113BF9" w:rsidRPr="00275BF9">
              <w:rPr>
                <w:webHidden/>
              </w:rPr>
              <w:tab/>
            </w:r>
            <w:r w:rsidR="00113BF9" w:rsidRPr="00275BF9">
              <w:rPr>
                <w:webHidden/>
              </w:rPr>
              <w:fldChar w:fldCharType="begin"/>
            </w:r>
            <w:r w:rsidR="00113BF9" w:rsidRPr="00275BF9">
              <w:rPr>
                <w:webHidden/>
              </w:rPr>
              <w:instrText xml:space="preserve"> PAGEREF _Toc72368946 \h </w:instrText>
            </w:r>
            <w:r w:rsidR="00113BF9" w:rsidRPr="00275BF9">
              <w:rPr>
                <w:webHidden/>
              </w:rPr>
            </w:r>
            <w:r w:rsidR="00113BF9" w:rsidRPr="00275BF9">
              <w:rPr>
                <w:webHidden/>
              </w:rPr>
              <w:fldChar w:fldCharType="separate"/>
            </w:r>
            <w:r w:rsidR="00DD6A43">
              <w:rPr>
                <w:webHidden/>
              </w:rPr>
              <w:t>6</w:t>
            </w:r>
            <w:r w:rsidR="00113BF9" w:rsidRPr="00275BF9">
              <w:rPr>
                <w:webHidden/>
              </w:rPr>
              <w:fldChar w:fldCharType="end"/>
            </w:r>
          </w:hyperlink>
        </w:p>
        <w:p w14:paraId="358EB7EF" w14:textId="4BF43A1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00113BF9" w:rsidRPr="00275BF9">
              <w:rPr>
                <w:rStyle w:val="Hyperlink"/>
              </w:rPr>
              <w:t>1.7 Significance of the Study</w:t>
            </w:r>
            <w:r w:rsidR="00113BF9" w:rsidRPr="00275BF9">
              <w:rPr>
                <w:webHidden/>
              </w:rPr>
              <w:tab/>
            </w:r>
            <w:r w:rsidR="00113BF9" w:rsidRPr="00275BF9">
              <w:rPr>
                <w:webHidden/>
              </w:rPr>
              <w:fldChar w:fldCharType="begin"/>
            </w:r>
            <w:r w:rsidR="00113BF9" w:rsidRPr="00275BF9">
              <w:rPr>
                <w:webHidden/>
              </w:rPr>
              <w:instrText xml:space="preserve"> PAGEREF _Toc72368947 \h </w:instrText>
            </w:r>
            <w:r w:rsidR="00113BF9" w:rsidRPr="00275BF9">
              <w:rPr>
                <w:webHidden/>
              </w:rPr>
            </w:r>
            <w:r w:rsidR="00113BF9" w:rsidRPr="00275BF9">
              <w:rPr>
                <w:webHidden/>
              </w:rPr>
              <w:fldChar w:fldCharType="separate"/>
            </w:r>
            <w:r w:rsidR="00DD6A43">
              <w:rPr>
                <w:webHidden/>
              </w:rPr>
              <w:t>7</w:t>
            </w:r>
            <w:r w:rsidR="00113BF9" w:rsidRPr="00275BF9">
              <w:rPr>
                <w:webHidden/>
              </w:rPr>
              <w:fldChar w:fldCharType="end"/>
            </w:r>
          </w:hyperlink>
        </w:p>
        <w:p w14:paraId="3F33152E" w14:textId="3842670D" w:rsidR="00113BF9" w:rsidRPr="00275BF9" w:rsidRDefault="00DA7562" w:rsidP="00113BF9">
          <w:pPr>
            <w:pStyle w:val="TOC1"/>
            <w:spacing w:line="276" w:lineRule="auto"/>
            <w:rPr>
              <w:rFonts w:eastAsiaTheme="minorEastAsia"/>
              <w:noProof w:val="0"/>
              <w:color w:val="auto"/>
              <w:sz w:val="22"/>
              <w:szCs w:val="22"/>
              <w:lang w:val="en-US"/>
            </w:rPr>
          </w:pPr>
          <w:hyperlink w:anchor="_Toc72368948" w:history="1">
            <w:r w:rsidR="00113BF9" w:rsidRPr="00275BF9">
              <w:rPr>
                <w:rStyle w:val="Hyperlink"/>
              </w:rPr>
              <w:t>CHAPTER 2: LITERATURE REVIEW</w:t>
            </w:r>
            <w:r w:rsidR="00113BF9" w:rsidRPr="00275BF9">
              <w:rPr>
                <w:webHidden/>
              </w:rPr>
              <w:tab/>
            </w:r>
            <w:r w:rsidR="00113BF9" w:rsidRPr="00275BF9">
              <w:rPr>
                <w:webHidden/>
              </w:rPr>
              <w:fldChar w:fldCharType="begin"/>
            </w:r>
            <w:r w:rsidR="00113BF9" w:rsidRPr="00275BF9">
              <w:rPr>
                <w:webHidden/>
              </w:rPr>
              <w:instrText xml:space="preserve"> PAGEREF _Toc72368948 \h </w:instrText>
            </w:r>
            <w:r w:rsidR="00113BF9" w:rsidRPr="00275BF9">
              <w:rPr>
                <w:webHidden/>
              </w:rPr>
            </w:r>
            <w:r w:rsidR="00113BF9" w:rsidRPr="00275BF9">
              <w:rPr>
                <w:webHidden/>
              </w:rPr>
              <w:fldChar w:fldCharType="separate"/>
            </w:r>
            <w:r w:rsidR="00DD6A43">
              <w:rPr>
                <w:webHidden/>
              </w:rPr>
              <w:t>9</w:t>
            </w:r>
            <w:r w:rsidR="00113BF9" w:rsidRPr="00275BF9">
              <w:rPr>
                <w:webHidden/>
              </w:rPr>
              <w:fldChar w:fldCharType="end"/>
            </w:r>
          </w:hyperlink>
        </w:p>
        <w:p w14:paraId="25C058E2" w14:textId="2DEF95D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00113BF9" w:rsidRPr="00275BF9">
              <w:rPr>
                <w:rStyle w:val="Hyperlink"/>
              </w:rPr>
              <w:t>2.1 Introduction</w:t>
            </w:r>
            <w:r w:rsidR="00113BF9" w:rsidRPr="00275BF9">
              <w:rPr>
                <w:webHidden/>
              </w:rPr>
              <w:tab/>
            </w:r>
            <w:r w:rsidR="00113BF9" w:rsidRPr="00275BF9">
              <w:rPr>
                <w:webHidden/>
              </w:rPr>
              <w:fldChar w:fldCharType="begin"/>
            </w:r>
            <w:r w:rsidR="00113BF9" w:rsidRPr="00275BF9">
              <w:rPr>
                <w:webHidden/>
              </w:rPr>
              <w:instrText xml:space="preserve"> PAGEREF _Toc7236894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1EA167" w14:textId="6941C2D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00113BF9" w:rsidRPr="00275BF9">
              <w:rPr>
                <w:rStyle w:val="Hyperlink"/>
              </w:rPr>
              <w:t>2.2 Data Analytic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0 \h </w:instrText>
            </w:r>
            <w:r w:rsidR="00113BF9" w:rsidRPr="00275BF9">
              <w:rPr>
                <w:webHidden/>
              </w:rPr>
            </w:r>
            <w:r w:rsidR="00113BF9" w:rsidRPr="00275BF9">
              <w:rPr>
                <w:webHidden/>
              </w:rPr>
              <w:fldChar w:fldCharType="separate"/>
            </w:r>
            <w:r w:rsidR="00DD6A43">
              <w:rPr>
                <w:webHidden/>
              </w:rPr>
              <w:t>11</w:t>
            </w:r>
            <w:r w:rsidR="00113BF9" w:rsidRPr="00275BF9">
              <w:rPr>
                <w:webHidden/>
              </w:rPr>
              <w:fldChar w:fldCharType="end"/>
            </w:r>
          </w:hyperlink>
        </w:p>
        <w:p w14:paraId="3522DB50" w14:textId="29AF9F46"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00113BF9" w:rsidRPr="00275BF9">
              <w:rPr>
                <w:rStyle w:val="Hyperlink"/>
              </w:rPr>
              <w:t>2.3 Customer Attrition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1 \h </w:instrText>
            </w:r>
            <w:r w:rsidR="00113BF9" w:rsidRPr="00275BF9">
              <w:rPr>
                <w:webHidden/>
              </w:rPr>
            </w:r>
            <w:r w:rsidR="00113BF9" w:rsidRPr="00275BF9">
              <w:rPr>
                <w:webHidden/>
              </w:rPr>
              <w:fldChar w:fldCharType="separate"/>
            </w:r>
            <w:r w:rsidR="00DD6A43">
              <w:rPr>
                <w:webHidden/>
              </w:rPr>
              <w:t>13</w:t>
            </w:r>
            <w:r w:rsidR="00113BF9" w:rsidRPr="00275BF9">
              <w:rPr>
                <w:webHidden/>
              </w:rPr>
              <w:fldChar w:fldCharType="end"/>
            </w:r>
          </w:hyperlink>
        </w:p>
        <w:p w14:paraId="15445F50" w14:textId="6A36439A"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00113BF9" w:rsidRPr="00275BF9">
              <w:rPr>
                <w:rStyle w:val="Hyperlink"/>
              </w:rPr>
              <w:t>2.4 Predictive Modelling in Customer Churn Analysis</w:t>
            </w:r>
            <w:r w:rsidR="00113BF9" w:rsidRPr="00275BF9">
              <w:rPr>
                <w:webHidden/>
              </w:rPr>
              <w:tab/>
            </w:r>
            <w:r w:rsidR="00113BF9" w:rsidRPr="00275BF9">
              <w:rPr>
                <w:webHidden/>
              </w:rPr>
              <w:fldChar w:fldCharType="begin"/>
            </w:r>
            <w:r w:rsidR="00113BF9" w:rsidRPr="00275BF9">
              <w:rPr>
                <w:webHidden/>
              </w:rPr>
              <w:instrText xml:space="preserve"> PAGEREF _Toc72368952 \h </w:instrText>
            </w:r>
            <w:r w:rsidR="00113BF9" w:rsidRPr="00275BF9">
              <w:rPr>
                <w:webHidden/>
              </w:rPr>
            </w:r>
            <w:r w:rsidR="00113BF9" w:rsidRPr="00275BF9">
              <w:rPr>
                <w:webHidden/>
              </w:rPr>
              <w:fldChar w:fldCharType="separate"/>
            </w:r>
            <w:r w:rsidR="00DD6A43">
              <w:rPr>
                <w:webHidden/>
              </w:rPr>
              <w:t>15</w:t>
            </w:r>
            <w:r w:rsidR="00113BF9" w:rsidRPr="00275BF9">
              <w:rPr>
                <w:webHidden/>
              </w:rPr>
              <w:fldChar w:fldCharType="end"/>
            </w:r>
          </w:hyperlink>
        </w:p>
        <w:p w14:paraId="7B092BF8" w14:textId="42D5A6E0"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00113BF9" w:rsidRPr="00275BF9">
              <w:rPr>
                <w:rStyle w:val="Hyperlink"/>
              </w:rPr>
              <w:t>2.5 Visual Analytics in Telecom</w:t>
            </w:r>
            <w:r w:rsidR="00113BF9" w:rsidRPr="00275BF9">
              <w:rPr>
                <w:webHidden/>
              </w:rPr>
              <w:tab/>
            </w:r>
            <w:r w:rsidR="00113BF9" w:rsidRPr="00275BF9">
              <w:rPr>
                <w:webHidden/>
              </w:rPr>
              <w:fldChar w:fldCharType="begin"/>
            </w:r>
            <w:r w:rsidR="00113BF9" w:rsidRPr="00275BF9">
              <w:rPr>
                <w:webHidden/>
              </w:rPr>
              <w:instrText xml:space="preserve"> PAGEREF _Toc72368953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29E8B3DE" w14:textId="6C105C72"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00113BF9" w:rsidRPr="00275BF9">
              <w:rPr>
                <w:rStyle w:val="Hyperlink"/>
              </w:rPr>
              <w:t>2.6 Related Research Publications</w:t>
            </w:r>
            <w:r w:rsidR="00113BF9" w:rsidRPr="00275BF9">
              <w:rPr>
                <w:webHidden/>
              </w:rPr>
              <w:tab/>
            </w:r>
            <w:r w:rsidR="00113BF9" w:rsidRPr="00275BF9">
              <w:rPr>
                <w:webHidden/>
              </w:rPr>
              <w:fldChar w:fldCharType="begin"/>
            </w:r>
            <w:r w:rsidR="00113BF9" w:rsidRPr="00275BF9">
              <w:rPr>
                <w:webHidden/>
              </w:rPr>
              <w:instrText xml:space="preserve"> PAGEREF _Toc72368954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5F491F57" w14:textId="7B8A2C7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00113BF9" w:rsidRPr="00275BF9">
              <w:rPr>
                <w:rStyle w:val="Hyperlink"/>
              </w:rPr>
              <w:t>2.6.1 Feature Engineering for Telecom Datasets</w:t>
            </w:r>
            <w:r w:rsidR="00113BF9" w:rsidRPr="00275BF9">
              <w:rPr>
                <w:webHidden/>
              </w:rPr>
              <w:tab/>
            </w:r>
            <w:r w:rsidR="00113BF9" w:rsidRPr="00275BF9">
              <w:rPr>
                <w:webHidden/>
              </w:rPr>
              <w:fldChar w:fldCharType="begin"/>
            </w:r>
            <w:r w:rsidR="00113BF9" w:rsidRPr="00275BF9">
              <w:rPr>
                <w:webHidden/>
              </w:rPr>
              <w:instrText xml:space="preserve"> PAGEREF _Toc72368955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134448B1" w14:textId="34F72407"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00113BF9" w:rsidRPr="00275BF9">
              <w:rPr>
                <w:rStyle w:val="Hyperlink"/>
              </w:rPr>
              <w:t>2.6.2 Handling Class Imbalance in Machine Learning</w:t>
            </w:r>
            <w:r w:rsidR="00113BF9" w:rsidRPr="00275BF9">
              <w:rPr>
                <w:webHidden/>
              </w:rPr>
              <w:tab/>
            </w:r>
            <w:r w:rsidR="00113BF9" w:rsidRPr="00275BF9">
              <w:rPr>
                <w:webHidden/>
              </w:rPr>
              <w:fldChar w:fldCharType="begin"/>
            </w:r>
            <w:r w:rsidR="00113BF9" w:rsidRPr="00275BF9">
              <w:rPr>
                <w:webHidden/>
              </w:rPr>
              <w:instrText xml:space="preserve"> PAGEREF _Toc72368956 \h </w:instrText>
            </w:r>
            <w:r w:rsidR="00113BF9" w:rsidRPr="00275BF9">
              <w:rPr>
                <w:webHidden/>
              </w:rPr>
            </w:r>
            <w:r w:rsidR="00113BF9" w:rsidRPr="00275BF9">
              <w:rPr>
                <w:webHidden/>
              </w:rPr>
              <w:fldChar w:fldCharType="separate"/>
            </w:r>
            <w:r w:rsidR="00DD6A43">
              <w:rPr>
                <w:webHidden/>
              </w:rPr>
              <w:t>18</w:t>
            </w:r>
            <w:r w:rsidR="00113BF9" w:rsidRPr="00275BF9">
              <w:rPr>
                <w:webHidden/>
              </w:rPr>
              <w:fldChar w:fldCharType="end"/>
            </w:r>
          </w:hyperlink>
        </w:p>
        <w:p w14:paraId="3DA559FC" w14:textId="6821C54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00113BF9" w:rsidRPr="00275BF9">
              <w:rPr>
                <w:rStyle w:val="Hyperlink"/>
              </w:rPr>
              <w:t>2.6.3 Implementation of a predictive framework</w:t>
            </w:r>
            <w:r w:rsidR="00113BF9" w:rsidRPr="00275BF9">
              <w:rPr>
                <w:webHidden/>
              </w:rPr>
              <w:tab/>
            </w:r>
            <w:r w:rsidR="00113BF9" w:rsidRPr="00275BF9">
              <w:rPr>
                <w:webHidden/>
              </w:rPr>
              <w:fldChar w:fldCharType="begin"/>
            </w:r>
            <w:r w:rsidR="00113BF9" w:rsidRPr="00275BF9">
              <w:rPr>
                <w:webHidden/>
              </w:rPr>
              <w:instrText xml:space="preserve"> PAGEREF _Toc72368957 \h </w:instrText>
            </w:r>
            <w:r w:rsidR="00113BF9" w:rsidRPr="00275BF9">
              <w:rPr>
                <w:webHidden/>
              </w:rPr>
            </w:r>
            <w:r w:rsidR="00113BF9" w:rsidRPr="00275BF9">
              <w:rPr>
                <w:webHidden/>
              </w:rPr>
              <w:fldChar w:fldCharType="separate"/>
            </w:r>
            <w:r w:rsidR="00DD6A43">
              <w:rPr>
                <w:webHidden/>
              </w:rPr>
              <w:t>19</w:t>
            </w:r>
            <w:r w:rsidR="00113BF9" w:rsidRPr="00275BF9">
              <w:rPr>
                <w:webHidden/>
              </w:rPr>
              <w:fldChar w:fldCharType="end"/>
            </w:r>
          </w:hyperlink>
        </w:p>
        <w:p w14:paraId="0B79EE6B" w14:textId="45A7856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00113BF9" w:rsidRPr="00275BF9">
              <w:rPr>
                <w:rStyle w:val="Hyperlink"/>
              </w:rPr>
              <w:t>2.6.4 Reviews of Evaluation Metrics for Classification</w:t>
            </w:r>
            <w:r w:rsidR="00113BF9" w:rsidRPr="00275BF9">
              <w:rPr>
                <w:webHidden/>
              </w:rPr>
              <w:tab/>
            </w:r>
            <w:r w:rsidR="00113BF9" w:rsidRPr="00275BF9">
              <w:rPr>
                <w:webHidden/>
              </w:rPr>
              <w:fldChar w:fldCharType="begin"/>
            </w:r>
            <w:r w:rsidR="00113BF9" w:rsidRPr="00275BF9">
              <w:rPr>
                <w:webHidden/>
              </w:rPr>
              <w:instrText xml:space="preserve"> PAGEREF _Toc72368958 \h </w:instrText>
            </w:r>
            <w:r w:rsidR="00113BF9" w:rsidRPr="00275BF9">
              <w:rPr>
                <w:webHidden/>
              </w:rPr>
            </w:r>
            <w:r w:rsidR="00113BF9" w:rsidRPr="00275BF9">
              <w:rPr>
                <w:webHidden/>
              </w:rPr>
              <w:fldChar w:fldCharType="separate"/>
            </w:r>
            <w:r w:rsidR="00DD6A43">
              <w:rPr>
                <w:webHidden/>
              </w:rPr>
              <w:t>20</w:t>
            </w:r>
            <w:r w:rsidR="00113BF9" w:rsidRPr="00275BF9">
              <w:rPr>
                <w:webHidden/>
              </w:rPr>
              <w:fldChar w:fldCharType="end"/>
            </w:r>
          </w:hyperlink>
        </w:p>
        <w:p w14:paraId="5FBC387D" w14:textId="4F8CF3A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00113BF9" w:rsidRPr="00275BF9">
              <w:rPr>
                <w:rStyle w:val="Hyperlink"/>
              </w:rPr>
              <w:t>2.6.5 Summary of Literature Review</w:t>
            </w:r>
            <w:r w:rsidR="00113BF9" w:rsidRPr="00275BF9">
              <w:rPr>
                <w:webHidden/>
              </w:rPr>
              <w:tab/>
            </w:r>
            <w:r w:rsidR="00113BF9" w:rsidRPr="00275BF9">
              <w:rPr>
                <w:webHidden/>
              </w:rPr>
              <w:fldChar w:fldCharType="begin"/>
            </w:r>
            <w:r w:rsidR="00113BF9" w:rsidRPr="00275BF9">
              <w:rPr>
                <w:webHidden/>
              </w:rPr>
              <w:instrText xml:space="preserve"> PAGEREF _Toc72368959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52D00766" w14:textId="4396E924"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00113BF9" w:rsidRPr="00275BF9">
              <w:rPr>
                <w:rStyle w:val="Hyperlink"/>
              </w:rPr>
              <w:t>2.7 Discussion</w:t>
            </w:r>
            <w:r w:rsidR="00113BF9" w:rsidRPr="00275BF9">
              <w:rPr>
                <w:webHidden/>
              </w:rPr>
              <w:tab/>
            </w:r>
            <w:r w:rsidR="00113BF9" w:rsidRPr="00275BF9">
              <w:rPr>
                <w:webHidden/>
              </w:rPr>
              <w:fldChar w:fldCharType="begin"/>
            </w:r>
            <w:r w:rsidR="00113BF9" w:rsidRPr="00275BF9">
              <w:rPr>
                <w:webHidden/>
              </w:rPr>
              <w:instrText xml:space="preserve"> PAGEREF _Toc72368960 \h </w:instrText>
            </w:r>
            <w:r w:rsidR="00113BF9" w:rsidRPr="00275BF9">
              <w:rPr>
                <w:webHidden/>
              </w:rPr>
            </w:r>
            <w:r w:rsidR="00113BF9" w:rsidRPr="00275BF9">
              <w:rPr>
                <w:webHidden/>
              </w:rPr>
              <w:fldChar w:fldCharType="separate"/>
            </w:r>
            <w:r w:rsidR="00DD6A43">
              <w:rPr>
                <w:webHidden/>
              </w:rPr>
              <w:t>23</w:t>
            </w:r>
            <w:r w:rsidR="00113BF9" w:rsidRPr="00275BF9">
              <w:rPr>
                <w:webHidden/>
              </w:rPr>
              <w:fldChar w:fldCharType="end"/>
            </w:r>
          </w:hyperlink>
        </w:p>
        <w:p w14:paraId="11B8B4CA" w14:textId="77AC09DE"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00113BF9" w:rsidRPr="00275BF9">
              <w:rPr>
                <w:rStyle w:val="Hyperlink"/>
              </w:rPr>
              <w:t>2.8 Summary</w:t>
            </w:r>
            <w:r w:rsidR="00113BF9" w:rsidRPr="00275BF9">
              <w:rPr>
                <w:webHidden/>
              </w:rPr>
              <w:tab/>
            </w:r>
            <w:r w:rsidR="00113BF9" w:rsidRPr="00275BF9">
              <w:rPr>
                <w:webHidden/>
              </w:rPr>
              <w:fldChar w:fldCharType="begin"/>
            </w:r>
            <w:r w:rsidR="00113BF9" w:rsidRPr="00275BF9">
              <w:rPr>
                <w:webHidden/>
              </w:rPr>
              <w:instrText xml:space="preserve"> PAGEREF _Toc72368961 \h </w:instrText>
            </w:r>
            <w:r w:rsidR="00113BF9" w:rsidRPr="00275BF9">
              <w:rPr>
                <w:webHidden/>
              </w:rPr>
            </w:r>
            <w:r w:rsidR="00113BF9" w:rsidRPr="00275BF9">
              <w:rPr>
                <w:webHidden/>
              </w:rPr>
              <w:fldChar w:fldCharType="separate"/>
            </w:r>
            <w:r w:rsidR="00DD6A43">
              <w:rPr>
                <w:webHidden/>
              </w:rPr>
              <w:t>27</w:t>
            </w:r>
            <w:r w:rsidR="00113BF9" w:rsidRPr="00275BF9">
              <w:rPr>
                <w:webHidden/>
              </w:rPr>
              <w:fldChar w:fldCharType="end"/>
            </w:r>
          </w:hyperlink>
        </w:p>
        <w:p w14:paraId="75FC6FF6" w14:textId="09AC77DC" w:rsidR="00113BF9" w:rsidRPr="00275BF9" w:rsidRDefault="00DA7562" w:rsidP="00113BF9">
          <w:pPr>
            <w:pStyle w:val="TOC1"/>
            <w:spacing w:line="276" w:lineRule="auto"/>
            <w:rPr>
              <w:rFonts w:eastAsiaTheme="minorEastAsia"/>
              <w:noProof w:val="0"/>
              <w:color w:val="auto"/>
              <w:sz w:val="22"/>
              <w:szCs w:val="22"/>
              <w:lang w:val="en-US"/>
            </w:rPr>
          </w:pPr>
          <w:hyperlink w:anchor="_Toc72368962" w:history="1">
            <w:r w:rsidR="00113BF9" w:rsidRPr="00275BF9">
              <w:rPr>
                <w:rStyle w:val="Hyperlink"/>
              </w:rPr>
              <w:t>CHAPTER 3: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2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7060349D" w14:textId="76261690"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00113BF9" w:rsidRPr="00275BF9">
              <w:rPr>
                <w:rStyle w:val="Hyperlink"/>
              </w:rPr>
              <w:t>3.1 Introduction</w:t>
            </w:r>
            <w:r w:rsidR="00113BF9" w:rsidRPr="00275BF9">
              <w:rPr>
                <w:webHidden/>
              </w:rPr>
              <w:tab/>
            </w:r>
            <w:r w:rsidR="00113BF9" w:rsidRPr="00275BF9">
              <w:rPr>
                <w:webHidden/>
              </w:rPr>
              <w:fldChar w:fldCharType="begin"/>
            </w:r>
            <w:r w:rsidR="00113BF9" w:rsidRPr="00275BF9">
              <w:rPr>
                <w:webHidden/>
              </w:rPr>
              <w:instrText xml:space="preserve"> PAGEREF _Toc72368963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35CF5BCE" w14:textId="61D3E60B"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00113BF9" w:rsidRPr="00275BF9">
              <w:rPr>
                <w:rStyle w:val="Hyperlink"/>
              </w:rPr>
              <w:t>3.1.1 Business Understanding</w:t>
            </w:r>
            <w:r w:rsidR="00113BF9" w:rsidRPr="00275BF9">
              <w:rPr>
                <w:webHidden/>
              </w:rPr>
              <w:tab/>
            </w:r>
            <w:r w:rsidR="00113BF9" w:rsidRPr="00275BF9">
              <w:rPr>
                <w:webHidden/>
              </w:rPr>
              <w:fldChar w:fldCharType="begin"/>
            </w:r>
            <w:r w:rsidR="00113BF9" w:rsidRPr="00275BF9">
              <w:rPr>
                <w:webHidden/>
              </w:rPr>
              <w:instrText xml:space="preserve"> PAGEREF _Toc72368964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6F01AF8C" w14:textId="752D063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00113BF9" w:rsidRPr="00275BF9">
              <w:rPr>
                <w:rStyle w:val="Hyperlink"/>
              </w:rPr>
              <w:t>3.1.2 Data Understanding</w:t>
            </w:r>
            <w:r w:rsidR="00113BF9" w:rsidRPr="00275BF9">
              <w:rPr>
                <w:webHidden/>
              </w:rPr>
              <w:tab/>
            </w:r>
            <w:r w:rsidR="00113BF9" w:rsidRPr="00275BF9">
              <w:rPr>
                <w:webHidden/>
              </w:rPr>
              <w:fldChar w:fldCharType="begin"/>
            </w:r>
            <w:r w:rsidR="00113BF9" w:rsidRPr="00275BF9">
              <w:rPr>
                <w:webHidden/>
              </w:rPr>
              <w:instrText xml:space="preserve"> PAGEREF _Toc72368965 \h </w:instrText>
            </w:r>
            <w:r w:rsidR="00113BF9" w:rsidRPr="00275BF9">
              <w:rPr>
                <w:webHidden/>
              </w:rPr>
            </w:r>
            <w:r w:rsidR="00113BF9" w:rsidRPr="00275BF9">
              <w:rPr>
                <w:webHidden/>
              </w:rPr>
              <w:fldChar w:fldCharType="separate"/>
            </w:r>
            <w:r w:rsidR="00DD6A43">
              <w:rPr>
                <w:webHidden/>
              </w:rPr>
              <w:t>29</w:t>
            </w:r>
            <w:r w:rsidR="00113BF9" w:rsidRPr="00275BF9">
              <w:rPr>
                <w:webHidden/>
              </w:rPr>
              <w:fldChar w:fldCharType="end"/>
            </w:r>
          </w:hyperlink>
        </w:p>
        <w:p w14:paraId="2EB8732A" w14:textId="5C26F5BD"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00113BF9" w:rsidRPr="00275BF9">
              <w:rPr>
                <w:rStyle w:val="Hyperlink"/>
              </w:rPr>
              <w:t>3.2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6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7526DBE9" w14:textId="7F0E6DEB"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00113BF9" w:rsidRPr="00275BF9">
              <w:rPr>
                <w:rStyle w:val="Hyperlink"/>
              </w:rPr>
              <w:t>3.2.1 Data Selection</w:t>
            </w:r>
            <w:r w:rsidR="00113BF9" w:rsidRPr="00275BF9">
              <w:rPr>
                <w:webHidden/>
              </w:rPr>
              <w:tab/>
            </w:r>
            <w:r w:rsidR="00113BF9" w:rsidRPr="00275BF9">
              <w:rPr>
                <w:webHidden/>
              </w:rPr>
              <w:fldChar w:fldCharType="begin"/>
            </w:r>
            <w:r w:rsidR="00113BF9" w:rsidRPr="00275BF9">
              <w:rPr>
                <w:webHidden/>
              </w:rPr>
              <w:instrText xml:space="preserve"> PAGEREF _Toc72368967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6ECF68B0" w14:textId="5D8F60BD"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00113BF9" w:rsidRPr="00275BF9">
              <w:rPr>
                <w:rStyle w:val="Hyperlink"/>
              </w:rPr>
              <w:t>3.2.2 Data Preprocessing</w:t>
            </w:r>
            <w:r w:rsidR="00113BF9" w:rsidRPr="00275BF9">
              <w:rPr>
                <w:webHidden/>
              </w:rPr>
              <w:tab/>
            </w:r>
            <w:r w:rsidR="00113BF9" w:rsidRPr="00275BF9">
              <w:rPr>
                <w:webHidden/>
              </w:rPr>
              <w:fldChar w:fldCharType="begin"/>
            </w:r>
            <w:r w:rsidR="00113BF9" w:rsidRPr="00275BF9">
              <w:rPr>
                <w:webHidden/>
              </w:rPr>
              <w:instrText xml:space="preserve"> PAGEREF _Toc72368968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25F00945" w14:textId="08C6D15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00113BF9" w:rsidRPr="00275BF9">
              <w:rPr>
                <w:rStyle w:val="Hyperlink"/>
              </w:rPr>
              <w:t>3.2.3 Data Transformation</w:t>
            </w:r>
            <w:r w:rsidR="00113BF9" w:rsidRPr="00275BF9">
              <w:rPr>
                <w:webHidden/>
              </w:rPr>
              <w:tab/>
            </w:r>
            <w:r w:rsidR="00113BF9" w:rsidRPr="00275BF9">
              <w:rPr>
                <w:webHidden/>
              </w:rPr>
              <w:fldChar w:fldCharType="begin"/>
            </w:r>
            <w:r w:rsidR="00113BF9" w:rsidRPr="00275BF9">
              <w:rPr>
                <w:webHidden/>
              </w:rPr>
              <w:instrText xml:space="preserve"> PAGEREF _Toc72368969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04A0741C" w14:textId="0B982D38"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00113BF9" w:rsidRPr="00275BF9">
              <w:rPr>
                <w:rStyle w:val="Hyperlink"/>
              </w:rPr>
              <w:t>3.2.4 Data Visualization</w:t>
            </w:r>
            <w:r w:rsidR="00113BF9" w:rsidRPr="00275BF9">
              <w:rPr>
                <w:webHidden/>
              </w:rPr>
              <w:tab/>
            </w:r>
            <w:r w:rsidR="00113BF9" w:rsidRPr="00275BF9">
              <w:rPr>
                <w:webHidden/>
              </w:rPr>
              <w:fldChar w:fldCharType="begin"/>
            </w:r>
            <w:r w:rsidR="00113BF9" w:rsidRPr="00275BF9">
              <w:rPr>
                <w:webHidden/>
              </w:rPr>
              <w:instrText xml:space="preserve"> PAGEREF _Toc72368970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A931A0F" w14:textId="1B61098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00113BF9" w:rsidRPr="00275BF9">
              <w:rPr>
                <w:rStyle w:val="Hyperlink"/>
              </w:rPr>
              <w:t>3.2.5 Class Balancing</w:t>
            </w:r>
            <w:r w:rsidR="00113BF9" w:rsidRPr="00275BF9">
              <w:rPr>
                <w:webHidden/>
              </w:rPr>
              <w:tab/>
            </w:r>
            <w:r w:rsidR="00113BF9" w:rsidRPr="00275BF9">
              <w:rPr>
                <w:webHidden/>
              </w:rPr>
              <w:fldChar w:fldCharType="begin"/>
            </w:r>
            <w:r w:rsidR="00113BF9" w:rsidRPr="00275BF9">
              <w:rPr>
                <w:webHidden/>
              </w:rPr>
              <w:instrText xml:space="preserve"> PAGEREF _Toc72368971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185B7AA8" w14:textId="467C4974"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00113BF9" w:rsidRPr="00275BF9">
              <w:rPr>
                <w:rStyle w:val="Hyperlink"/>
              </w:rPr>
              <w:t>3.2.6 Model Building</w:t>
            </w:r>
            <w:r w:rsidR="00113BF9" w:rsidRPr="00275BF9">
              <w:rPr>
                <w:webHidden/>
              </w:rPr>
              <w:tab/>
            </w:r>
            <w:r w:rsidR="00113BF9" w:rsidRPr="00275BF9">
              <w:rPr>
                <w:webHidden/>
              </w:rPr>
              <w:fldChar w:fldCharType="begin"/>
            </w:r>
            <w:r w:rsidR="00113BF9" w:rsidRPr="00275BF9">
              <w:rPr>
                <w:webHidden/>
              </w:rPr>
              <w:instrText xml:space="preserve"> PAGEREF _Toc72368972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087D4445" w14:textId="0247B06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00113BF9" w:rsidRPr="00275BF9">
              <w:rPr>
                <w:rStyle w:val="Hyperlink"/>
              </w:rPr>
              <w:t>3.2.7 Model Evaluation</w:t>
            </w:r>
            <w:r w:rsidR="00113BF9" w:rsidRPr="00275BF9">
              <w:rPr>
                <w:webHidden/>
              </w:rPr>
              <w:tab/>
            </w:r>
            <w:r w:rsidR="00113BF9" w:rsidRPr="00275BF9">
              <w:rPr>
                <w:webHidden/>
              </w:rPr>
              <w:fldChar w:fldCharType="begin"/>
            </w:r>
            <w:r w:rsidR="00113BF9" w:rsidRPr="00275BF9">
              <w:rPr>
                <w:webHidden/>
              </w:rPr>
              <w:instrText xml:space="preserve"> PAGEREF _Toc72368973 \h </w:instrText>
            </w:r>
            <w:r w:rsidR="00113BF9" w:rsidRPr="00275BF9">
              <w:rPr>
                <w:webHidden/>
              </w:rPr>
            </w:r>
            <w:r w:rsidR="00113BF9" w:rsidRPr="00275BF9">
              <w:rPr>
                <w:webHidden/>
              </w:rPr>
              <w:fldChar w:fldCharType="separate"/>
            </w:r>
            <w:r w:rsidR="00DD6A43">
              <w:rPr>
                <w:webHidden/>
              </w:rPr>
              <w:t>38</w:t>
            </w:r>
            <w:r w:rsidR="00113BF9" w:rsidRPr="00275BF9">
              <w:rPr>
                <w:webHidden/>
              </w:rPr>
              <w:fldChar w:fldCharType="end"/>
            </w:r>
          </w:hyperlink>
        </w:p>
        <w:p w14:paraId="48B0B83F" w14:textId="35C45613"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00113BF9" w:rsidRPr="00275BF9">
              <w:rPr>
                <w:rStyle w:val="Hyperlink"/>
              </w:rPr>
              <w:t>3.2.8 Model Review</w:t>
            </w:r>
            <w:r w:rsidR="00113BF9" w:rsidRPr="00275BF9">
              <w:rPr>
                <w:webHidden/>
              </w:rPr>
              <w:tab/>
            </w:r>
            <w:r w:rsidR="00113BF9" w:rsidRPr="00275BF9">
              <w:rPr>
                <w:webHidden/>
              </w:rPr>
              <w:fldChar w:fldCharType="begin"/>
            </w:r>
            <w:r w:rsidR="00113BF9" w:rsidRPr="00275BF9">
              <w:rPr>
                <w:webHidden/>
              </w:rPr>
              <w:instrText xml:space="preserve"> PAGEREF _Toc72368974 \h </w:instrText>
            </w:r>
            <w:r w:rsidR="00113BF9" w:rsidRPr="00275BF9">
              <w:rPr>
                <w:webHidden/>
              </w:rPr>
            </w:r>
            <w:r w:rsidR="00113BF9" w:rsidRPr="00275BF9">
              <w:rPr>
                <w:webHidden/>
              </w:rPr>
              <w:fldChar w:fldCharType="separate"/>
            </w:r>
            <w:r w:rsidR="00DD6A43">
              <w:rPr>
                <w:webHidden/>
              </w:rPr>
              <w:t>39</w:t>
            </w:r>
            <w:r w:rsidR="00113BF9" w:rsidRPr="00275BF9">
              <w:rPr>
                <w:webHidden/>
              </w:rPr>
              <w:fldChar w:fldCharType="end"/>
            </w:r>
          </w:hyperlink>
        </w:p>
        <w:p w14:paraId="3E993708" w14:textId="151A46CC"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00113BF9" w:rsidRPr="00275BF9">
              <w:rPr>
                <w:rStyle w:val="Hyperlink"/>
              </w:rPr>
              <w:t>3.3 Summary</w:t>
            </w:r>
            <w:r w:rsidR="00113BF9" w:rsidRPr="00275BF9">
              <w:rPr>
                <w:webHidden/>
              </w:rPr>
              <w:tab/>
            </w:r>
            <w:r w:rsidR="00113BF9" w:rsidRPr="00275BF9">
              <w:rPr>
                <w:webHidden/>
              </w:rPr>
              <w:fldChar w:fldCharType="begin"/>
            </w:r>
            <w:r w:rsidR="00113BF9" w:rsidRPr="00275BF9">
              <w:rPr>
                <w:webHidden/>
              </w:rPr>
              <w:instrText xml:space="preserve"> PAGEREF _Toc72368975 \h </w:instrText>
            </w:r>
            <w:r w:rsidR="00113BF9" w:rsidRPr="00275BF9">
              <w:rPr>
                <w:webHidden/>
              </w:rPr>
            </w:r>
            <w:r w:rsidR="00113BF9" w:rsidRPr="00275BF9">
              <w:rPr>
                <w:webHidden/>
              </w:rPr>
              <w:fldChar w:fldCharType="separate"/>
            </w:r>
            <w:r w:rsidR="00DD6A43">
              <w:rPr>
                <w:webHidden/>
              </w:rPr>
              <w:t>40</w:t>
            </w:r>
            <w:r w:rsidR="00113BF9" w:rsidRPr="00275BF9">
              <w:rPr>
                <w:webHidden/>
              </w:rPr>
              <w:fldChar w:fldCharType="end"/>
            </w:r>
          </w:hyperlink>
        </w:p>
        <w:p w14:paraId="16E10833" w14:textId="1AF78A2C" w:rsidR="00113BF9" w:rsidRPr="00275BF9" w:rsidRDefault="00DA7562" w:rsidP="00113BF9">
          <w:pPr>
            <w:pStyle w:val="TOC1"/>
            <w:spacing w:line="276" w:lineRule="auto"/>
            <w:rPr>
              <w:rFonts w:eastAsiaTheme="minorEastAsia"/>
              <w:noProof w:val="0"/>
              <w:color w:val="auto"/>
              <w:sz w:val="22"/>
              <w:szCs w:val="22"/>
              <w:lang w:val="en-US"/>
            </w:rPr>
          </w:pPr>
          <w:hyperlink w:anchor="_Toc72368976" w:history="1">
            <w:r w:rsidR="00113BF9" w:rsidRPr="00275BF9">
              <w:rPr>
                <w:rStyle w:val="Hyperlink"/>
              </w:rPr>
              <w:t>CHAPTER 4: ANALYSIS</w:t>
            </w:r>
            <w:r w:rsidR="00113BF9" w:rsidRPr="00275BF9">
              <w:rPr>
                <w:webHidden/>
              </w:rPr>
              <w:tab/>
            </w:r>
            <w:r w:rsidR="00113BF9" w:rsidRPr="00275BF9">
              <w:rPr>
                <w:webHidden/>
              </w:rPr>
              <w:fldChar w:fldCharType="begin"/>
            </w:r>
            <w:r w:rsidR="00113BF9" w:rsidRPr="00275BF9">
              <w:rPr>
                <w:webHidden/>
              </w:rPr>
              <w:instrText xml:space="preserve"> PAGEREF _Toc72368976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52043B48" w14:textId="31213DCF"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00113BF9" w:rsidRPr="00275BF9">
              <w:rPr>
                <w:rStyle w:val="Hyperlink"/>
              </w:rPr>
              <w:t>4.1 Introduction</w:t>
            </w:r>
            <w:r w:rsidR="00113BF9" w:rsidRPr="00275BF9">
              <w:rPr>
                <w:webHidden/>
              </w:rPr>
              <w:tab/>
            </w:r>
            <w:r w:rsidR="00113BF9" w:rsidRPr="00275BF9">
              <w:rPr>
                <w:webHidden/>
              </w:rPr>
              <w:fldChar w:fldCharType="begin"/>
            </w:r>
            <w:r w:rsidR="00113BF9" w:rsidRPr="00275BF9">
              <w:rPr>
                <w:webHidden/>
              </w:rPr>
              <w:instrText xml:space="preserve"> PAGEREF _Toc72368977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7632030" w14:textId="1A8B3837"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00113BF9" w:rsidRPr="00275BF9">
              <w:rPr>
                <w:rStyle w:val="Hyperlink"/>
              </w:rPr>
              <w:t>4.2 Dataset Description</w:t>
            </w:r>
            <w:r w:rsidR="00113BF9" w:rsidRPr="00275BF9">
              <w:rPr>
                <w:webHidden/>
              </w:rPr>
              <w:tab/>
            </w:r>
            <w:r w:rsidR="00113BF9" w:rsidRPr="00275BF9">
              <w:rPr>
                <w:webHidden/>
              </w:rPr>
              <w:fldChar w:fldCharType="begin"/>
            </w:r>
            <w:r w:rsidR="00113BF9" w:rsidRPr="00275BF9">
              <w:rPr>
                <w:webHidden/>
              </w:rPr>
              <w:instrText xml:space="preserve"> PAGEREF _Toc72368978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0D67B8D" w14:textId="78F55355"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00113BF9" w:rsidRPr="00275BF9">
              <w:rPr>
                <w:rStyle w:val="Hyperlink"/>
              </w:rPr>
              <w:t>4.3 Exploratory Data Analysis</w:t>
            </w:r>
            <w:r w:rsidR="00113BF9" w:rsidRPr="00275BF9">
              <w:rPr>
                <w:webHidden/>
              </w:rPr>
              <w:tab/>
            </w:r>
            <w:r w:rsidR="00113BF9" w:rsidRPr="00275BF9">
              <w:rPr>
                <w:webHidden/>
              </w:rPr>
              <w:fldChar w:fldCharType="begin"/>
            </w:r>
            <w:r w:rsidR="00113BF9" w:rsidRPr="00275BF9">
              <w:rPr>
                <w:webHidden/>
              </w:rPr>
              <w:instrText xml:space="preserve"> PAGEREF _Toc72368979 \h </w:instrText>
            </w:r>
            <w:r w:rsidR="00113BF9" w:rsidRPr="00275BF9">
              <w:rPr>
                <w:webHidden/>
              </w:rPr>
            </w:r>
            <w:r w:rsidR="00113BF9" w:rsidRPr="00275BF9">
              <w:rPr>
                <w:webHidden/>
              </w:rPr>
              <w:fldChar w:fldCharType="separate"/>
            </w:r>
            <w:r w:rsidR="00DD6A43">
              <w:rPr>
                <w:webHidden/>
              </w:rPr>
              <w:t>42</w:t>
            </w:r>
            <w:r w:rsidR="00113BF9" w:rsidRPr="00275BF9">
              <w:rPr>
                <w:webHidden/>
              </w:rPr>
              <w:fldChar w:fldCharType="end"/>
            </w:r>
          </w:hyperlink>
        </w:p>
        <w:p w14:paraId="3F4E86D9" w14:textId="46E7479F"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00113BF9" w:rsidRPr="00275BF9">
              <w:rPr>
                <w:rStyle w:val="Hyperlink"/>
              </w:rPr>
              <w:t>4.3.1 Distribution of Variables</w:t>
            </w:r>
            <w:r w:rsidR="00113BF9" w:rsidRPr="00275BF9">
              <w:rPr>
                <w:webHidden/>
              </w:rPr>
              <w:tab/>
            </w:r>
            <w:r w:rsidR="00113BF9" w:rsidRPr="00275BF9">
              <w:rPr>
                <w:webHidden/>
              </w:rPr>
              <w:fldChar w:fldCharType="begin"/>
            </w:r>
            <w:r w:rsidR="00113BF9" w:rsidRPr="00275BF9">
              <w:rPr>
                <w:webHidden/>
              </w:rPr>
              <w:instrText xml:space="preserve"> PAGEREF _Toc72368980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4297F645" w14:textId="501D5B79"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00113BF9" w:rsidRPr="00275BF9">
              <w:rPr>
                <w:rStyle w:val="Hyperlink"/>
              </w:rPr>
              <w:t>4.3.2 Missing Values Analysis</w:t>
            </w:r>
            <w:r w:rsidR="00113BF9" w:rsidRPr="00275BF9">
              <w:rPr>
                <w:webHidden/>
              </w:rPr>
              <w:tab/>
            </w:r>
            <w:r w:rsidR="00113BF9" w:rsidRPr="00275BF9">
              <w:rPr>
                <w:webHidden/>
              </w:rPr>
              <w:fldChar w:fldCharType="begin"/>
            </w:r>
            <w:r w:rsidR="00113BF9" w:rsidRPr="00275BF9">
              <w:rPr>
                <w:webHidden/>
              </w:rPr>
              <w:instrText xml:space="preserve"> PAGEREF _Toc72368981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5ACF864A" w14:textId="0A879C24"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00113BF9" w:rsidRPr="00275BF9">
              <w:rPr>
                <w:rStyle w:val="Hyperlink"/>
              </w:rPr>
              <w:t>4.3.3 Outlier Analysis</w:t>
            </w:r>
            <w:r w:rsidR="00113BF9" w:rsidRPr="00275BF9">
              <w:rPr>
                <w:webHidden/>
              </w:rPr>
              <w:tab/>
            </w:r>
            <w:r w:rsidR="00113BF9" w:rsidRPr="00275BF9">
              <w:rPr>
                <w:webHidden/>
              </w:rPr>
              <w:fldChar w:fldCharType="begin"/>
            </w:r>
            <w:r w:rsidR="00113BF9" w:rsidRPr="00275BF9">
              <w:rPr>
                <w:webHidden/>
              </w:rPr>
              <w:instrText xml:space="preserve"> PAGEREF _Toc7236898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665F9AD3" w14:textId="6934B2E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00113BF9" w:rsidRPr="00275BF9">
              <w:rPr>
                <w:rStyle w:val="Hyperlink"/>
              </w:rPr>
              <w:t>4.3.4 Univariate Analysis</w:t>
            </w:r>
            <w:r w:rsidR="00113BF9" w:rsidRPr="00275BF9">
              <w:rPr>
                <w:webHidden/>
              </w:rPr>
              <w:tab/>
            </w:r>
            <w:r w:rsidR="00113BF9" w:rsidRPr="00275BF9">
              <w:rPr>
                <w:webHidden/>
              </w:rPr>
              <w:fldChar w:fldCharType="begin"/>
            </w:r>
            <w:r w:rsidR="00113BF9" w:rsidRPr="00275BF9">
              <w:rPr>
                <w:webHidden/>
              </w:rPr>
              <w:instrText xml:space="preserve"> PAGEREF _Toc7236898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7CC3779A" w14:textId="2F0AEBBD"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00113BF9" w:rsidRPr="00275BF9">
              <w:rPr>
                <w:rStyle w:val="Hyperlink"/>
              </w:rPr>
              <w:t>4.3.5 Relation with Target Variable</w:t>
            </w:r>
            <w:r w:rsidR="00113BF9" w:rsidRPr="00275BF9">
              <w:rPr>
                <w:webHidden/>
              </w:rPr>
              <w:tab/>
            </w:r>
            <w:r w:rsidR="00113BF9" w:rsidRPr="00275BF9">
              <w:rPr>
                <w:webHidden/>
              </w:rPr>
              <w:fldChar w:fldCharType="begin"/>
            </w:r>
            <w:r w:rsidR="00113BF9" w:rsidRPr="00275BF9">
              <w:rPr>
                <w:webHidden/>
              </w:rPr>
              <w:instrText xml:space="preserve"> PAGEREF _Toc7236898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71D03ECF" w14:textId="69248561"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00113BF9" w:rsidRPr="00275BF9">
              <w:rPr>
                <w:rStyle w:val="Hyperlink"/>
              </w:rPr>
              <w:t>4.3.6 Distribution of variabl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85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5D0692BE" w14:textId="4466EB5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00113BF9" w:rsidRPr="00275BF9">
              <w:rPr>
                <w:rStyle w:val="Hyperlink"/>
              </w:rPr>
              <w:t>4.3.7 Correlation</w:t>
            </w:r>
            <w:r w:rsidR="00113BF9" w:rsidRPr="00275BF9">
              <w:rPr>
                <w:webHidden/>
              </w:rPr>
              <w:tab/>
            </w:r>
            <w:r w:rsidR="00113BF9" w:rsidRPr="00275BF9">
              <w:rPr>
                <w:webHidden/>
              </w:rPr>
              <w:fldChar w:fldCharType="begin"/>
            </w:r>
            <w:r w:rsidR="00113BF9" w:rsidRPr="00275BF9">
              <w:rPr>
                <w:webHidden/>
              </w:rPr>
              <w:instrText xml:space="preserve"> PAGEREF _Toc72368986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6038737D" w14:textId="78FC8EFE"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00113BF9" w:rsidRPr="00275BF9">
              <w:rPr>
                <w:rStyle w:val="Hyperlink"/>
              </w:rPr>
              <w:t>4.3.7 Chi-Square</w:t>
            </w:r>
            <w:r w:rsidR="00113BF9" w:rsidRPr="00275BF9">
              <w:rPr>
                <w:webHidden/>
              </w:rPr>
              <w:tab/>
            </w:r>
            <w:r w:rsidR="00113BF9" w:rsidRPr="00275BF9">
              <w:rPr>
                <w:webHidden/>
              </w:rPr>
              <w:fldChar w:fldCharType="begin"/>
            </w:r>
            <w:r w:rsidR="00113BF9" w:rsidRPr="00275BF9">
              <w:rPr>
                <w:webHidden/>
              </w:rPr>
              <w:instrText xml:space="preserve"> PAGEREF _Toc72368987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70B374E6" w14:textId="7541B2AB"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00113BF9" w:rsidRPr="00275BF9">
              <w:rPr>
                <w:rStyle w:val="Hyperlink"/>
              </w:rPr>
              <w:t>4.5 Methods</w:t>
            </w:r>
            <w:r w:rsidR="00113BF9" w:rsidRPr="00275BF9">
              <w:rPr>
                <w:webHidden/>
              </w:rPr>
              <w:tab/>
            </w:r>
            <w:r w:rsidR="00113BF9" w:rsidRPr="00275BF9">
              <w:rPr>
                <w:webHidden/>
              </w:rPr>
              <w:fldChar w:fldCharType="begin"/>
            </w:r>
            <w:r w:rsidR="00113BF9" w:rsidRPr="00275BF9">
              <w:rPr>
                <w:webHidden/>
              </w:rPr>
              <w:instrText xml:space="preserve"> PAGEREF _Toc72368988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2F988A60" w14:textId="12C0854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00113BF9" w:rsidRPr="00275BF9">
              <w:rPr>
                <w:rStyle w:val="Hyperlink"/>
              </w:rPr>
              <w:t>4.5.1 Data Split</w:t>
            </w:r>
            <w:r w:rsidR="00113BF9" w:rsidRPr="00275BF9">
              <w:rPr>
                <w:webHidden/>
              </w:rPr>
              <w:tab/>
            </w:r>
            <w:r w:rsidR="00113BF9" w:rsidRPr="00275BF9">
              <w:rPr>
                <w:webHidden/>
              </w:rPr>
              <w:fldChar w:fldCharType="begin"/>
            </w:r>
            <w:r w:rsidR="00113BF9" w:rsidRPr="00275BF9">
              <w:rPr>
                <w:webHidden/>
              </w:rPr>
              <w:instrText xml:space="preserve"> PAGEREF _Toc7236898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A01513B" w14:textId="5893F4DC"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00113BF9" w:rsidRPr="00275BF9">
              <w:rPr>
                <w:rStyle w:val="Hyperlink"/>
              </w:rPr>
              <w:t>4.5.2 Encoding</w:t>
            </w:r>
            <w:r w:rsidR="00113BF9" w:rsidRPr="00275BF9">
              <w:rPr>
                <w:webHidden/>
              </w:rPr>
              <w:tab/>
            </w:r>
            <w:r w:rsidR="00113BF9" w:rsidRPr="00275BF9">
              <w:rPr>
                <w:webHidden/>
              </w:rPr>
              <w:fldChar w:fldCharType="begin"/>
            </w:r>
            <w:r w:rsidR="00113BF9" w:rsidRPr="00275BF9">
              <w:rPr>
                <w:webHidden/>
              </w:rPr>
              <w:instrText xml:space="preserve"> PAGEREF _Toc7236899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F95FB6E" w14:textId="1E3CE7D2"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00113BF9" w:rsidRPr="00275BF9">
              <w:rPr>
                <w:rStyle w:val="Hyperlink"/>
              </w:rPr>
              <w:t>4.5.3 Feature Engineering</w:t>
            </w:r>
            <w:r w:rsidR="00113BF9" w:rsidRPr="00275BF9">
              <w:rPr>
                <w:webHidden/>
              </w:rPr>
              <w:tab/>
            </w:r>
            <w:r w:rsidR="00113BF9" w:rsidRPr="00275BF9">
              <w:rPr>
                <w:webHidden/>
              </w:rPr>
              <w:fldChar w:fldCharType="begin"/>
            </w:r>
            <w:r w:rsidR="00113BF9" w:rsidRPr="00275BF9">
              <w:rPr>
                <w:webHidden/>
              </w:rPr>
              <w:instrText xml:space="preserve"> PAGEREF _Toc72368991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7DB913C" w14:textId="17E85860"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00113BF9" w:rsidRPr="00275BF9">
              <w:rPr>
                <w:rStyle w:val="Hyperlink"/>
              </w:rPr>
              <w:t>4.5.4 Class Imbalance</w:t>
            </w:r>
            <w:r w:rsidR="00113BF9" w:rsidRPr="00275BF9">
              <w:rPr>
                <w:webHidden/>
              </w:rPr>
              <w:tab/>
            </w:r>
            <w:r w:rsidR="00113BF9" w:rsidRPr="00275BF9">
              <w:rPr>
                <w:webHidden/>
              </w:rPr>
              <w:fldChar w:fldCharType="begin"/>
            </w:r>
            <w:r w:rsidR="00113BF9" w:rsidRPr="00275BF9">
              <w:rPr>
                <w:webHidden/>
              </w:rPr>
              <w:instrText xml:space="preserve"> PAGEREF _Toc72368992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D5FA8C0" w14:textId="714F50B5"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00113BF9" w:rsidRPr="00275BF9">
              <w:rPr>
                <w:rStyle w:val="Hyperlink"/>
              </w:rPr>
              <w:t>4.5.6 Implementation</w:t>
            </w:r>
            <w:r w:rsidR="00113BF9" w:rsidRPr="00275BF9">
              <w:rPr>
                <w:webHidden/>
              </w:rPr>
              <w:tab/>
            </w:r>
            <w:r w:rsidR="00113BF9" w:rsidRPr="00275BF9">
              <w:rPr>
                <w:webHidden/>
              </w:rPr>
              <w:fldChar w:fldCharType="begin"/>
            </w:r>
            <w:r w:rsidR="00113BF9" w:rsidRPr="00275BF9">
              <w:rPr>
                <w:webHidden/>
              </w:rPr>
              <w:instrText xml:space="preserve"> PAGEREF _Toc72368993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09D9B48E" w14:textId="20C0724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00113BF9" w:rsidRPr="00275BF9">
              <w:rPr>
                <w:rStyle w:val="Hyperlink"/>
              </w:rPr>
              <w:t>4.6 Analysis</w:t>
            </w:r>
            <w:r w:rsidR="00113BF9" w:rsidRPr="00275BF9">
              <w:rPr>
                <w:webHidden/>
              </w:rPr>
              <w:tab/>
            </w:r>
            <w:r w:rsidR="00113BF9" w:rsidRPr="00275BF9">
              <w:rPr>
                <w:webHidden/>
              </w:rPr>
              <w:fldChar w:fldCharType="begin"/>
            </w:r>
            <w:r w:rsidR="00113BF9" w:rsidRPr="00275BF9">
              <w:rPr>
                <w:webHidden/>
              </w:rPr>
              <w:instrText xml:space="preserve"> PAGEREF _Toc72368994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7FF06726" w14:textId="253479FF"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00113BF9" w:rsidRPr="00275BF9">
              <w:rPr>
                <w:rStyle w:val="Hyperlink"/>
              </w:rPr>
              <w:t>4.6.1 Baselines</w:t>
            </w:r>
            <w:r w:rsidR="00113BF9" w:rsidRPr="00275BF9">
              <w:rPr>
                <w:webHidden/>
              </w:rPr>
              <w:tab/>
            </w:r>
            <w:r w:rsidR="00113BF9" w:rsidRPr="00275BF9">
              <w:rPr>
                <w:webHidden/>
              </w:rPr>
              <w:fldChar w:fldCharType="begin"/>
            </w:r>
            <w:r w:rsidR="00113BF9" w:rsidRPr="00275BF9">
              <w:rPr>
                <w:webHidden/>
              </w:rPr>
              <w:instrText xml:space="preserve"> PAGEREF _Toc72368995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44B22C84" w14:textId="495DA478"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00113BF9" w:rsidRPr="00275BF9">
              <w:rPr>
                <w:rStyle w:val="Hyperlink"/>
              </w:rPr>
              <w:t>4.6.2 Models</w:t>
            </w:r>
            <w:r w:rsidR="00113BF9" w:rsidRPr="00275BF9">
              <w:rPr>
                <w:webHidden/>
              </w:rPr>
              <w:tab/>
            </w:r>
            <w:r w:rsidR="00113BF9" w:rsidRPr="00275BF9">
              <w:rPr>
                <w:webHidden/>
              </w:rPr>
              <w:fldChar w:fldCharType="begin"/>
            </w:r>
            <w:r w:rsidR="00113BF9" w:rsidRPr="00275BF9">
              <w:rPr>
                <w:webHidden/>
              </w:rPr>
              <w:instrText xml:space="preserve"> PAGEREF _Toc72368996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0262ACC8" w14:textId="2265EF0A"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00113BF9" w:rsidRPr="00275BF9">
              <w:rPr>
                <w:rStyle w:val="Hyperlink"/>
              </w:rPr>
              <w:t>4.6.3 Feature selection</w:t>
            </w:r>
            <w:r w:rsidR="00113BF9" w:rsidRPr="00275BF9">
              <w:rPr>
                <w:webHidden/>
              </w:rPr>
              <w:tab/>
            </w:r>
            <w:r w:rsidR="00113BF9" w:rsidRPr="00275BF9">
              <w:rPr>
                <w:webHidden/>
              </w:rPr>
              <w:fldChar w:fldCharType="begin"/>
            </w:r>
            <w:r w:rsidR="00113BF9" w:rsidRPr="00275BF9">
              <w:rPr>
                <w:webHidden/>
              </w:rPr>
              <w:instrText xml:space="preserve"> PAGEREF _Toc72368997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1E8B2C8E" w14:textId="23662262" w:rsidR="00113BF9" w:rsidRPr="00275BF9" w:rsidRDefault="00DA7562"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00113BF9" w:rsidRPr="00275BF9">
              <w:rPr>
                <w:rStyle w:val="Hyperlink"/>
              </w:rPr>
              <w:t>4.6.4 Cross-Validation</w:t>
            </w:r>
            <w:r w:rsidR="00113BF9" w:rsidRPr="00275BF9">
              <w:rPr>
                <w:webHidden/>
              </w:rPr>
              <w:tab/>
            </w:r>
            <w:r w:rsidR="00113BF9" w:rsidRPr="00275BF9">
              <w:rPr>
                <w:webHidden/>
              </w:rPr>
              <w:fldChar w:fldCharType="begin"/>
            </w:r>
            <w:r w:rsidR="00113BF9" w:rsidRPr="00275BF9">
              <w:rPr>
                <w:webHidden/>
              </w:rPr>
              <w:instrText xml:space="preserve"> PAGEREF _Toc72368998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5C390A65" w14:textId="183E3491"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00113BF9" w:rsidRPr="00275BF9">
              <w:rPr>
                <w:rStyle w:val="Hyperlink"/>
              </w:rPr>
              <w:t>4.7 Model Interpretability</w:t>
            </w:r>
            <w:r w:rsidR="00113BF9" w:rsidRPr="00275BF9">
              <w:rPr>
                <w:webHidden/>
              </w:rPr>
              <w:tab/>
            </w:r>
            <w:r w:rsidR="00113BF9" w:rsidRPr="00275BF9">
              <w:rPr>
                <w:webHidden/>
              </w:rPr>
              <w:fldChar w:fldCharType="begin"/>
            </w:r>
            <w:r w:rsidR="00113BF9" w:rsidRPr="00275BF9">
              <w:rPr>
                <w:webHidden/>
              </w:rPr>
              <w:instrText xml:space="preserve"> PAGEREF _Toc72368999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350A820" w14:textId="53D01797"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00113BF9" w:rsidRPr="00275BF9">
              <w:rPr>
                <w:rStyle w:val="Hyperlink"/>
              </w:rPr>
              <w:t>4.8 Summary</w:t>
            </w:r>
            <w:r w:rsidR="00113BF9" w:rsidRPr="00275BF9">
              <w:rPr>
                <w:webHidden/>
              </w:rPr>
              <w:tab/>
            </w:r>
            <w:r w:rsidR="00113BF9" w:rsidRPr="00275BF9">
              <w:rPr>
                <w:webHidden/>
              </w:rPr>
              <w:fldChar w:fldCharType="begin"/>
            </w:r>
            <w:r w:rsidR="00113BF9" w:rsidRPr="00275BF9">
              <w:rPr>
                <w:webHidden/>
              </w:rPr>
              <w:instrText xml:space="preserve"> PAGEREF _Toc72369000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84E8887" w14:textId="541C387B" w:rsidR="00113BF9" w:rsidRPr="00275BF9" w:rsidRDefault="00DA7562" w:rsidP="00113BF9">
          <w:pPr>
            <w:pStyle w:val="TOC1"/>
            <w:spacing w:line="276" w:lineRule="auto"/>
            <w:rPr>
              <w:rFonts w:eastAsiaTheme="minorEastAsia"/>
              <w:noProof w:val="0"/>
              <w:color w:val="auto"/>
              <w:sz w:val="22"/>
              <w:szCs w:val="22"/>
              <w:lang w:val="en-US"/>
            </w:rPr>
          </w:pPr>
          <w:hyperlink w:anchor="_Toc72369001" w:history="1">
            <w:r w:rsidR="00113BF9" w:rsidRPr="00275BF9">
              <w:rPr>
                <w:rStyle w:val="Hyperlink"/>
              </w:rPr>
              <w:t>CHAPTER 5: RESULTS AND DISCUSSIONS</w:t>
            </w:r>
            <w:r w:rsidR="00113BF9" w:rsidRPr="00275BF9">
              <w:rPr>
                <w:webHidden/>
              </w:rPr>
              <w:tab/>
            </w:r>
            <w:r w:rsidR="00113BF9" w:rsidRPr="00275BF9">
              <w:rPr>
                <w:webHidden/>
              </w:rPr>
              <w:fldChar w:fldCharType="begin"/>
            </w:r>
            <w:r w:rsidR="00113BF9" w:rsidRPr="00275BF9">
              <w:rPr>
                <w:webHidden/>
              </w:rPr>
              <w:instrText xml:space="preserve"> PAGEREF _Toc72369001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17D85FAA" w14:textId="4362F2B2"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00113BF9" w:rsidRPr="00275BF9">
              <w:rPr>
                <w:rStyle w:val="Hyperlink"/>
              </w:rPr>
              <w:t>5.1 Introduction</w:t>
            </w:r>
            <w:r w:rsidR="00113BF9" w:rsidRPr="00275BF9">
              <w:rPr>
                <w:webHidden/>
              </w:rPr>
              <w:tab/>
            </w:r>
            <w:r w:rsidR="00113BF9" w:rsidRPr="00275BF9">
              <w:rPr>
                <w:webHidden/>
              </w:rPr>
              <w:fldChar w:fldCharType="begin"/>
            </w:r>
            <w:r w:rsidR="00113BF9" w:rsidRPr="00275BF9">
              <w:rPr>
                <w:webHidden/>
              </w:rPr>
              <w:instrText xml:space="preserve"> PAGEREF _Toc72369002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2DAAE35" w14:textId="57C5AD0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00113BF9" w:rsidRPr="00275BF9">
              <w:rPr>
                <w:rStyle w:val="Hyperlink"/>
              </w:rPr>
              <w:t>5.2 Interpretation of Visualisations</w:t>
            </w:r>
            <w:r w:rsidR="00113BF9" w:rsidRPr="00275BF9">
              <w:rPr>
                <w:webHidden/>
              </w:rPr>
              <w:tab/>
            </w:r>
            <w:r w:rsidR="00113BF9" w:rsidRPr="00275BF9">
              <w:rPr>
                <w:webHidden/>
              </w:rPr>
              <w:fldChar w:fldCharType="begin"/>
            </w:r>
            <w:r w:rsidR="00113BF9" w:rsidRPr="00275BF9">
              <w:rPr>
                <w:webHidden/>
              </w:rPr>
              <w:instrText xml:space="preserve"> PAGEREF _Toc72369003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7A5A22F5" w14:textId="7CA1B2D6"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00113BF9" w:rsidRPr="00275BF9">
              <w:rPr>
                <w:rStyle w:val="Hyperlink"/>
              </w:rPr>
              <w:t>5.3 Evaluation of Sampling Methods</w:t>
            </w:r>
            <w:r w:rsidR="00113BF9" w:rsidRPr="00275BF9">
              <w:rPr>
                <w:webHidden/>
              </w:rPr>
              <w:tab/>
            </w:r>
            <w:r w:rsidR="00113BF9" w:rsidRPr="00275BF9">
              <w:rPr>
                <w:webHidden/>
              </w:rPr>
              <w:fldChar w:fldCharType="begin"/>
            </w:r>
            <w:r w:rsidR="00113BF9" w:rsidRPr="00275BF9">
              <w:rPr>
                <w:webHidden/>
              </w:rPr>
              <w:instrText xml:space="preserve"> PAGEREF _Toc72369004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EFC0CEF" w14:textId="32305EC9"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00113BF9" w:rsidRPr="00275BF9">
              <w:rPr>
                <w:rStyle w:val="Hyperlink"/>
              </w:rPr>
              <w:t>5.4 Testing on Validation Dataset</w:t>
            </w:r>
            <w:r w:rsidR="00113BF9" w:rsidRPr="00275BF9">
              <w:rPr>
                <w:webHidden/>
              </w:rPr>
              <w:tab/>
            </w:r>
            <w:r w:rsidR="00113BF9" w:rsidRPr="00275BF9">
              <w:rPr>
                <w:webHidden/>
              </w:rPr>
              <w:fldChar w:fldCharType="begin"/>
            </w:r>
            <w:r w:rsidR="00113BF9" w:rsidRPr="00275BF9">
              <w:rPr>
                <w:webHidden/>
              </w:rPr>
              <w:instrText xml:space="preserve"> PAGEREF _Toc72369005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56891772" w14:textId="19391843" w:rsidR="00113BF9" w:rsidRPr="00275BF9" w:rsidRDefault="00DA7562"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00113BF9" w:rsidRPr="00275BF9">
              <w:rPr>
                <w:rStyle w:val="Hyperlink"/>
              </w:rPr>
              <w:t>5.6 Summary</w:t>
            </w:r>
            <w:r w:rsidR="00113BF9" w:rsidRPr="00275BF9">
              <w:rPr>
                <w:webHidden/>
              </w:rPr>
              <w:tab/>
            </w:r>
            <w:r w:rsidR="00113BF9" w:rsidRPr="00275BF9">
              <w:rPr>
                <w:webHidden/>
              </w:rPr>
              <w:fldChar w:fldCharType="begin"/>
            </w:r>
            <w:r w:rsidR="00113BF9" w:rsidRPr="00275BF9">
              <w:rPr>
                <w:webHidden/>
              </w:rPr>
              <w:instrText xml:space="preserve"> PAGEREF _Toc72369006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4555C89" w14:textId="3019B850" w:rsidR="00113BF9" w:rsidRPr="00275BF9" w:rsidRDefault="00DA7562" w:rsidP="00113BF9">
          <w:pPr>
            <w:pStyle w:val="TOC1"/>
            <w:spacing w:line="276" w:lineRule="auto"/>
            <w:rPr>
              <w:rFonts w:eastAsiaTheme="minorEastAsia"/>
              <w:noProof w:val="0"/>
              <w:color w:val="auto"/>
              <w:sz w:val="22"/>
              <w:szCs w:val="22"/>
              <w:lang w:val="en-US"/>
            </w:rPr>
          </w:pPr>
          <w:hyperlink w:anchor="_Toc72369007" w:history="1">
            <w:r w:rsidR="00113BF9" w:rsidRPr="00275BF9">
              <w:rPr>
                <w:rStyle w:val="Hyperlink"/>
              </w:rPr>
              <w:t>CHAPTER 6: CONCLUSIONS AND RECOMMENDATIONS</w:t>
            </w:r>
            <w:r w:rsidR="00113BF9" w:rsidRPr="00275BF9">
              <w:rPr>
                <w:webHidden/>
              </w:rPr>
              <w:tab/>
            </w:r>
            <w:r w:rsidR="00113BF9" w:rsidRPr="00275BF9">
              <w:rPr>
                <w:webHidden/>
              </w:rPr>
              <w:fldChar w:fldCharType="begin"/>
            </w:r>
            <w:r w:rsidR="00113BF9" w:rsidRPr="00275BF9">
              <w:rPr>
                <w:webHidden/>
              </w:rPr>
              <w:instrText xml:space="preserve"> PAGEREF _Toc72369007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39CBD1BB" w14:textId="2AC393F2" w:rsidR="00113BF9" w:rsidRPr="00275BF9" w:rsidRDefault="00DA7562" w:rsidP="00113BF9">
          <w:pPr>
            <w:pStyle w:val="TOC1"/>
            <w:spacing w:line="276" w:lineRule="auto"/>
            <w:rPr>
              <w:rFonts w:eastAsiaTheme="minorEastAsia"/>
              <w:noProof w:val="0"/>
              <w:color w:val="auto"/>
              <w:sz w:val="22"/>
              <w:szCs w:val="22"/>
              <w:lang w:val="en-US"/>
            </w:rPr>
          </w:pPr>
          <w:hyperlink w:anchor="_Toc72369008" w:history="1">
            <w:r w:rsidR="00113BF9" w:rsidRPr="00275BF9">
              <w:rPr>
                <w:rStyle w:val="Hyperlink"/>
              </w:rPr>
              <w:t>6.1 Introduction</w:t>
            </w:r>
            <w:r w:rsidR="00113BF9" w:rsidRPr="00275BF9">
              <w:rPr>
                <w:webHidden/>
              </w:rPr>
              <w:tab/>
            </w:r>
            <w:r w:rsidR="00113BF9" w:rsidRPr="00275BF9">
              <w:rPr>
                <w:webHidden/>
              </w:rPr>
              <w:fldChar w:fldCharType="begin"/>
            </w:r>
            <w:r w:rsidR="00113BF9" w:rsidRPr="00275BF9">
              <w:rPr>
                <w:webHidden/>
              </w:rPr>
              <w:instrText xml:space="preserve"> PAGEREF _Toc72369008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B39C43B" w14:textId="69E3579A" w:rsidR="00113BF9" w:rsidRPr="00275BF9" w:rsidRDefault="00DA7562" w:rsidP="00113BF9">
          <w:pPr>
            <w:pStyle w:val="TOC1"/>
            <w:spacing w:line="276" w:lineRule="auto"/>
            <w:rPr>
              <w:rFonts w:eastAsiaTheme="minorEastAsia"/>
              <w:noProof w:val="0"/>
              <w:color w:val="auto"/>
              <w:sz w:val="22"/>
              <w:szCs w:val="22"/>
              <w:lang w:val="en-US"/>
            </w:rPr>
          </w:pPr>
          <w:hyperlink w:anchor="_Toc72369009" w:history="1">
            <w:r w:rsidR="00113BF9" w:rsidRPr="00275BF9">
              <w:rPr>
                <w:rStyle w:val="Hyperlink"/>
              </w:rPr>
              <w:t>6.2 Discussion and Conclusion</w:t>
            </w:r>
            <w:r w:rsidR="00113BF9" w:rsidRPr="00275BF9">
              <w:rPr>
                <w:webHidden/>
              </w:rPr>
              <w:tab/>
            </w:r>
            <w:r w:rsidR="00113BF9" w:rsidRPr="00275BF9">
              <w:rPr>
                <w:webHidden/>
              </w:rPr>
              <w:fldChar w:fldCharType="begin"/>
            </w:r>
            <w:r w:rsidR="00113BF9" w:rsidRPr="00275BF9">
              <w:rPr>
                <w:webHidden/>
              </w:rPr>
              <w:instrText xml:space="preserve"> PAGEREF _Toc72369009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229E858" w14:textId="34DA823F" w:rsidR="00113BF9" w:rsidRPr="00275BF9" w:rsidRDefault="00DA7562" w:rsidP="00113BF9">
          <w:pPr>
            <w:pStyle w:val="TOC1"/>
            <w:spacing w:line="276" w:lineRule="auto"/>
            <w:rPr>
              <w:rFonts w:eastAsiaTheme="minorEastAsia"/>
              <w:noProof w:val="0"/>
              <w:color w:val="auto"/>
              <w:sz w:val="22"/>
              <w:szCs w:val="22"/>
              <w:lang w:val="en-US"/>
            </w:rPr>
          </w:pPr>
          <w:hyperlink w:anchor="_Toc72369010" w:history="1">
            <w:r w:rsidR="00113BF9" w:rsidRPr="00275BF9">
              <w:rPr>
                <w:rStyle w:val="Hyperlink"/>
              </w:rPr>
              <w:t>6.3 Contribution to Knowledge</w:t>
            </w:r>
            <w:r w:rsidR="00113BF9" w:rsidRPr="00275BF9">
              <w:rPr>
                <w:webHidden/>
              </w:rPr>
              <w:tab/>
            </w:r>
            <w:r w:rsidR="00113BF9" w:rsidRPr="00275BF9">
              <w:rPr>
                <w:webHidden/>
              </w:rPr>
              <w:fldChar w:fldCharType="begin"/>
            </w:r>
            <w:r w:rsidR="00113BF9" w:rsidRPr="00275BF9">
              <w:rPr>
                <w:webHidden/>
              </w:rPr>
              <w:instrText xml:space="preserve"> PAGEREF _Toc72369010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2CC35ACD" w14:textId="0F6BD4E5" w:rsidR="00113BF9" w:rsidRPr="00275BF9" w:rsidRDefault="00DA7562" w:rsidP="00113BF9">
          <w:pPr>
            <w:pStyle w:val="TOC1"/>
            <w:spacing w:line="276" w:lineRule="auto"/>
            <w:rPr>
              <w:rFonts w:eastAsiaTheme="minorEastAsia"/>
              <w:noProof w:val="0"/>
              <w:color w:val="auto"/>
              <w:sz w:val="22"/>
              <w:szCs w:val="22"/>
              <w:lang w:val="en-US"/>
            </w:rPr>
          </w:pPr>
          <w:hyperlink w:anchor="_Toc72369011" w:history="1">
            <w:r w:rsidR="00113BF9" w:rsidRPr="00275BF9">
              <w:rPr>
                <w:rStyle w:val="Hyperlink"/>
              </w:rPr>
              <w:t>6.4 Future Recommendations</w:t>
            </w:r>
            <w:r w:rsidR="00113BF9" w:rsidRPr="00275BF9">
              <w:rPr>
                <w:webHidden/>
              </w:rPr>
              <w:tab/>
            </w:r>
            <w:r w:rsidR="00113BF9" w:rsidRPr="00275BF9">
              <w:rPr>
                <w:webHidden/>
              </w:rPr>
              <w:fldChar w:fldCharType="begin"/>
            </w:r>
            <w:r w:rsidR="00113BF9" w:rsidRPr="00275BF9">
              <w:rPr>
                <w:webHidden/>
              </w:rPr>
              <w:instrText xml:space="preserve"> PAGEREF _Toc72369011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D7F345A" w14:textId="58EC3AB2" w:rsidR="00113BF9" w:rsidRPr="00275BF9" w:rsidRDefault="00DA7562" w:rsidP="00113BF9">
          <w:pPr>
            <w:pStyle w:val="TOC1"/>
            <w:spacing w:line="276" w:lineRule="auto"/>
            <w:rPr>
              <w:rFonts w:eastAsiaTheme="minorEastAsia"/>
              <w:noProof w:val="0"/>
              <w:color w:val="auto"/>
              <w:sz w:val="22"/>
              <w:szCs w:val="22"/>
              <w:lang w:val="en-US"/>
            </w:rPr>
          </w:pPr>
          <w:hyperlink w:anchor="_Toc72369012" w:history="1">
            <w:r w:rsidR="00113BF9" w:rsidRPr="00275BF9">
              <w:rPr>
                <w:rStyle w:val="Hyperlink"/>
              </w:rPr>
              <w:t>REFERENCES</w:t>
            </w:r>
            <w:r w:rsidR="00113BF9" w:rsidRPr="00275BF9">
              <w:rPr>
                <w:webHidden/>
              </w:rPr>
              <w:tab/>
            </w:r>
            <w:r w:rsidR="00113BF9" w:rsidRPr="00275BF9">
              <w:rPr>
                <w:webHidden/>
              </w:rPr>
              <w:fldChar w:fldCharType="begin"/>
            </w:r>
            <w:r w:rsidR="00113BF9" w:rsidRPr="00275BF9">
              <w:rPr>
                <w:webHidden/>
              </w:rPr>
              <w:instrText xml:space="preserve"> PAGEREF _Toc72369012 \h </w:instrText>
            </w:r>
            <w:r w:rsidR="00113BF9" w:rsidRPr="00275BF9">
              <w:rPr>
                <w:webHidden/>
              </w:rPr>
            </w:r>
            <w:r w:rsidR="00113BF9" w:rsidRPr="00275BF9">
              <w:rPr>
                <w:webHidden/>
              </w:rPr>
              <w:fldChar w:fldCharType="separate"/>
            </w:r>
            <w:r w:rsidR="00DD6A43">
              <w:rPr>
                <w:webHidden/>
              </w:rPr>
              <w:t>61</w:t>
            </w:r>
            <w:r w:rsidR="00113BF9" w:rsidRPr="00275BF9">
              <w:rPr>
                <w:webHidden/>
              </w:rPr>
              <w:fldChar w:fldCharType="end"/>
            </w:r>
          </w:hyperlink>
        </w:p>
        <w:p w14:paraId="74083E47" w14:textId="58ECCD85" w:rsidR="00113BF9" w:rsidRPr="00275BF9" w:rsidRDefault="00DA7562" w:rsidP="00113BF9">
          <w:pPr>
            <w:pStyle w:val="TOC1"/>
            <w:spacing w:line="276" w:lineRule="auto"/>
            <w:rPr>
              <w:rFonts w:eastAsiaTheme="minorEastAsia"/>
              <w:noProof w:val="0"/>
              <w:color w:val="auto"/>
              <w:sz w:val="22"/>
              <w:szCs w:val="22"/>
              <w:lang w:val="en-US"/>
            </w:rPr>
          </w:pPr>
          <w:hyperlink w:anchor="_Toc72369013" w:history="1">
            <w:r w:rsidR="00113BF9" w:rsidRPr="00275BF9">
              <w:rPr>
                <w:rStyle w:val="Hyperlink"/>
              </w:rPr>
              <w:t>APPENDIX A: RESEARCH PLAN</w:t>
            </w:r>
            <w:r w:rsidR="00113BF9" w:rsidRPr="00275BF9">
              <w:rPr>
                <w:webHidden/>
              </w:rPr>
              <w:tab/>
            </w:r>
            <w:r w:rsidR="00113BF9" w:rsidRPr="00275BF9">
              <w:rPr>
                <w:webHidden/>
              </w:rPr>
              <w:fldChar w:fldCharType="begin"/>
            </w:r>
            <w:r w:rsidR="00113BF9" w:rsidRPr="00275BF9">
              <w:rPr>
                <w:webHidden/>
              </w:rPr>
              <w:instrText xml:space="preserve"> PAGEREF _Toc72369013 \h </w:instrText>
            </w:r>
            <w:r w:rsidR="00113BF9" w:rsidRPr="00275BF9">
              <w:rPr>
                <w:webHidden/>
              </w:rPr>
            </w:r>
            <w:r w:rsidR="00113BF9" w:rsidRPr="00275BF9">
              <w:rPr>
                <w:webHidden/>
              </w:rPr>
              <w:fldChar w:fldCharType="separate"/>
            </w:r>
            <w:r w:rsidR="00DD6A43">
              <w:rPr>
                <w:webHidden/>
              </w:rPr>
              <w:t>67</w:t>
            </w:r>
            <w:r w:rsidR="00113BF9" w:rsidRPr="00275BF9">
              <w:rPr>
                <w:webHidden/>
              </w:rPr>
              <w:fldChar w:fldCharType="end"/>
            </w:r>
          </w:hyperlink>
        </w:p>
        <w:p w14:paraId="7B4A24F9" w14:textId="6D899AD6" w:rsidR="00113BF9" w:rsidRPr="00275BF9" w:rsidRDefault="00DA7562" w:rsidP="00113BF9">
          <w:pPr>
            <w:pStyle w:val="TOC1"/>
            <w:spacing w:line="276" w:lineRule="auto"/>
            <w:rPr>
              <w:rFonts w:eastAsiaTheme="minorEastAsia"/>
              <w:noProof w:val="0"/>
              <w:color w:val="auto"/>
              <w:sz w:val="22"/>
              <w:szCs w:val="22"/>
              <w:lang w:val="en-US"/>
            </w:rPr>
          </w:pPr>
          <w:hyperlink w:anchor="_Toc72369014" w:history="1">
            <w:r w:rsidR="00113BF9" w:rsidRPr="00275BF9">
              <w:rPr>
                <w:rStyle w:val="Hyperlink"/>
              </w:rPr>
              <w:t>APPENDIX B: RESEARCH PROPOSAL</w:t>
            </w:r>
            <w:r w:rsidR="00113BF9" w:rsidRPr="00275BF9">
              <w:rPr>
                <w:webHidden/>
              </w:rPr>
              <w:tab/>
            </w:r>
            <w:r w:rsidR="00113BF9" w:rsidRPr="00275BF9">
              <w:rPr>
                <w:webHidden/>
              </w:rPr>
              <w:fldChar w:fldCharType="begin"/>
            </w:r>
            <w:r w:rsidR="00113BF9" w:rsidRPr="00275BF9">
              <w:rPr>
                <w:webHidden/>
              </w:rPr>
              <w:instrText xml:space="preserve"> PAGEREF _Toc72369014 \h </w:instrText>
            </w:r>
            <w:r w:rsidR="00113BF9" w:rsidRPr="00275BF9">
              <w:rPr>
                <w:webHidden/>
              </w:rPr>
            </w:r>
            <w:r w:rsidR="00113BF9" w:rsidRPr="00275BF9">
              <w:rPr>
                <w:webHidden/>
              </w:rPr>
              <w:fldChar w:fldCharType="separate"/>
            </w:r>
            <w:r w:rsidR="00DD6A43">
              <w:rPr>
                <w:webHidden/>
              </w:rPr>
              <w:t>68</w:t>
            </w:r>
            <w:r w:rsidR="00113BF9"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09" w:history="1">
        <w:r w:rsidR="00113BF9" w:rsidRPr="00275BF9">
          <w:rPr>
            <w:rStyle w:val="Hyperlink"/>
          </w:rPr>
          <w:t>Figure 2: Types of Churners (Saraswat, S. &amp; Tiwari, 2018)</w:t>
        </w:r>
        <w:r w:rsidR="00113BF9" w:rsidRPr="00275BF9">
          <w:rPr>
            <w:webHidden/>
          </w:rPr>
          <w:tab/>
        </w:r>
        <w:r w:rsidR="00113BF9" w:rsidRPr="00275BF9">
          <w:rPr>
            <w:webHidden/>
          </w:rPr>
          <w:fldChar w:fldCharType="begin"/>
        </w:r>
        <w:r w:rsidR="00113BF9" w:rsidRPr="00275BF9">
          <w:rPr>
            <w:webHidden/>
          </w:rPr>
          <w:instrText xml:space="preserve"> PAGEREF _Toc7236890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96BE14" w14:textId="431E9D78"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0" w:history="1">
        <w:r w:rsidR="00113BF9" w:rsidRPr="00275BF9">
          <w:rPr>
            <w:rStyle w:val="Hyperlink"/>
          </w:rPr>
          <w:t>Figure 3: Visual Data Exploration</w:t>
        </w:r>
        <w:r w:rsidR="00113BF9" w:rsidRPr="00275BF9">
          <w:rPr>
            <w:webHidden/>
          </w:rPr>
          <w:tab/>
        </w:r>
        <w:r w:rsidR="00113BF9" w:rsidRPr="00275BF9">
          <w:rPr>
            <w:webHidden/>
          </w:rPr>
          <w:fldChar w:fldCharType="begin"/>
        </w:r>
        <w:r w:rsidR="00113BF9" w:rsidRPr="00275BF9">
          <w:rPr>
            <w:webHidden/>
          </w:rPr>
          <w:instrText xml:space="preserve"> PAGEREF _Toc72368910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3506F309" w14:textId="78993D3A"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1" w:history="1">
        <w:r w:rsidR="00113BF9" w:rsidRPr="00275BF9">
          <w:rPr>
            <w:rStyle w:val="Hyperlink"/>
          </w:rPr>
          <w:t>Figure 4: Visual Representation of Error Rate</w:t>
        </w:r>
        <w:r w:rsidR="00113BF9" w:rsidRPr="00275BF9">
          <w:rPr>
            <w:webHidden/>
          </w:rPr>
          <w:tab/>
        </w:r>
        <w:r w:rsidR="00113BF9" w:rsidRPr="00275BF9">
          <w:rPr>
            <w:webHidden/>
          </w:rPr>
          <w:fldChar w:fldCharType="begin"/>
        </w:r>
        <w:r w:rsidR="00113BF9" w:rsidRPr="00275BF9">
          <w:rPr>
            <w:webHidden/>
          </w:rPr>
          <w:instrText xml:space="preserve"> PAGEREF _Toc72368911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66A67E14" w14:textId="7DB876B2"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2" w:history="1">
        <w:r w:rsidR="00113BF9" w:rsidRPr="00275BF9">
          <w:rPr>
            <w:rStyle w:val="Hyperlink"/>
          </w:rPr>
          <w:t>Figure 5: Distribution of Churn (Target variable)</w:t>
        </w:r>
        <w:r w:rsidR="00113BF9" w:rsidRPr="00275BF9">
          <w:rPr>
            <w:webHidden/>
          </w:rPr>
          <w:tab/>
        </w:r>
        <w:r w:rsidR="00113BF9" w:rsidRPr="00275BF9">
          <w:rPr>
            <w:webHidden/>
          </w:rPr>
          <w:fldChar w:fldCharType="begin"/>
        </w:r>
        <w:r w:rsidR="00113BF9" w:rsidRPr="00275BF9">
          <w:rPr>
            <w:webHidden/>
          </w:rPr>
          <w:instrText xml:space="preserve"> PAGEREF _Toc72368912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C3FAEFE" w14:textId="4AA7DD4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3" w:history="1">
        <w:r w:rsidR="00113BF9" w:rsidRPr="00275BF9">
          <w:rPr>
            <w:rStyle w:val="Hyperlink"/>
          </w:rPr>
          <w:t>Figure 6: Distribution of Contract, Partner, Gender</w:t>
        </w:r>
        <w:r w:rsidR="00113BF9" w:rsidRPr="00275BF9">
          <w:rPr>
            <w:webHidden/>
          </w:rPr>
          <w:tab/>
        </w:r>
        <w:r w:rsidR="00113BF9" w:rsidRPr="00275BF9">
          <w:rPr>
            <w:webHidden/>
          </w:rPr>
          <w:fldChar w:fldCharType="begin"/>
        </w:r>
        <w:r w:rsidR="00113BF9" w:rsidRPr="00275BF9">
          <w:rPr>
            <w:webHidden/>
          </w:rPr>
          <w:instrText xml:space="preserve"> PAGEREF _Toc72368913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52290510" w14:textId="3D929E37"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4" w:history="1">
        <w:r w:rsidR="00113BF9" w:rsidRPr="00275BF9">
          <w:rPr>
            <w:rStyle w:val="Hyperlink"/>
          </w:rPr>
          <w:t>Figure 7: Distribution of Monthly Charges</w:t>
        </w:r>
        <w:r w:rsidR="00113BF9" w:rsidRPr="00275BF9">
          <w:rPr>
            <w:webHidden/>
          </w:rPr>
          <w:tab/>
        </w:r>
        <w:r w:rsidR="00113BF9" w:rsidRPr="00275BF9">
          <w:rPr>
            <w:webHidden/>
          </w:rPr>
          <w:fldChar w:fldCharType="begin"/>
        </w:r>
        <w:r w:rsidR="00113BF9" w:rsidRPr="00275BF9">
          <w:rPr>
            <w:webHidden/>
          </w:rPr>
          <w:instrText xml:space="preserve"> PAGEREF _Toc72368914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0AB418E6" w14:textId="0C4B8FBB"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5" w:history="1">
        <w:r w:rsidR="00113BF9" w:rsidRPr="00275BF9">
          <w:rPr>
            <w:rStyle w:val="Hyperlink"/>
          </w:rPr>
          <w:t>Figure 8: Correlation Matrix using Pearson's correlation coefficient (r)</w:t>
        </w:r>
        <w:r w:rsidR="00113BF9" w:rsidRPr="00275BF9">
          <w:rPr>
            <w:webHidden/>
          </w:rPr>
          <w:tab/>
        </w:r>
        <w:r w:rsidR="00113BF9" w:rsidRPr="00275BF9">
          <w:rPr>
            <w:webHidden/>
          </w:rPr>
          <w:fldChar w:fldCharType="begin"/>
        </w:r>
        <w:r w:rsidR="00113BF9" w:rsidRPr="00275BF9">
          <w:rPr>
            <w:webHidden/>
          </w:rPr>
          <w:instrText xml:space="preserve"> PAGEREF _Toc72368915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A2BDA1D" w14:textId="270195C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6" w:history="1">
        <w:r w:rsidR="00113BF9" w:rsidRPr="00275BF9">
          <w:rPr>
            <w:rStyle w:val="Hyperlink"/>
          </w:rPr>
          <w:t>Figure 9: Distribution of Monthly Charges based on Churn</w:t>
        </w:r>
        <w:r w:rsidR="00113BF9" w:rsidRPr="00275BF9">
          <w:rPr>
            <w:webHidden/>
          </w:rPr>
          <w:tab/>
        </w:r>
        <w:r w:rsidR="00113BF9" w:rsidRPr="00275BF9">
          <w:rPr>
            <w:webHidden/>
          </w:rPr>
          <w:fldChar w:fldCharType="begin"/>
        </w:r>
        <w:r w:rsidR="00113BF9" w:rsidRPr="00275BF9">
          <w:rPr>
            <w:webHidden/>
          </w:rPr>
          <w:instrText xml:space="preserve"> PAGEREF _Toc72368916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F5B6AF8" w14:textId="3BCB3115"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7" w:history="1">
        <w:r w:rsidR="00113BF9" w:rsidRPr="00275BF9">
          <w:rPr>
            <w:rStyle w:val="Hyperlink"/>
          </w:rPr>
          <w:t>Figure 10: Model Building Process</w:t>
        </w:r>
        <w:r w:rsidR="00113BF9" w:rsidRPr="00275BF9">
          <w:rPr>
            <w:webHidden/>
          </w:rPr>
          <w:tab/>
        </w:r>
        <w:r w:rsidR="00113BF9" w:rsidRPr="00275BF9">
          <w:rPr>
            <w:webHidden/>
          </w:rPr>
          <w:fldChar w:fldCharType="begin"/>
        </w:r>
        <w:r w:rsidR="00113BF9" w:rsidRPr="00275BF9">
          <w:rPr>
            <w:webHidden/>
          </w:rPr>
          <w:instrText xml:space="preserve"> PAGEREF _Toc72368917 \h </w:instrText>
        </w:r>
        <w:r w:rsidR="00113BF9" w:rsidRPr="00275BF9">
          <w:rPr>
            <w:webHidden/>
          </w:rPr>
        </w:r>
        <w:r w:rsidR="00113BF9" w:rsidRPr="00275BF9">
          <w:rPr>
            <w:webHidden/>
          </w:rPr>
          <w:fldChar w:fldCharType="separate"/>
        </w:r>
        <w:r w:rsidR="00DD6A43">
          <w:rPr>
            <w:webHidden/>
          </w:rPr>
          <w:t>37</w:t>
        </w:r>
        <w:r w:rsidR="00113BF9" w:rsidRPr="00275BF9">
          <w:rPr>
            <w:webHidden/>
          </w:rPr>
          <w:fldChar w:fldCharType="end"/>
        </w:r>
      </w:hyperlink>
    </w:p>
    <w:p w14:paraId="31237D2B" w14:textId="511247B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8" w:history="1">
        <w:r w:rsidR="00113BF9" w:rsidRPr="00275BF9">
          <w:rPr>
            <w:rStyle w:val="Hyperlink"/>
          </w:rPr>
          <w:t>Figure 11: Distribution of variables (by percentage)</w:t>
        </w:r>
        <w:r w:rsidR="00113BF9" w:rsidRPr="00275BF9">
          <w:rPr>
            <w:webHidden/>
          </w:rPr>
          <w:tab/>
        </w:r>
        <w:r w:rsidR="00113BF9" w:rsidRPr="00275BF9">
          <w:rPr>
            <w:webHidden/>
          </w:rPr>
          <w:fldChar w:fldCharType="begin"/>
        </w:r>
        <w:r w:rsidR="00113BF9" w:rsidRPr="00275BF9">
          <w:rPr>
            <w:webHidden/>
          </w:rPr>
          <w:instrText xml:space="preserve"> PAGEREF _Toc72368918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3985A2A1" w14:textId="0F1A6889"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19" w:history="1">
        <w:r w:rsidR="00113BF9" w:rsidRPr="00275BF9">
          <w:rPr>
            <w:rStyle w:val="Hyperlink"/>
          </w:rPr>
          <w:t>Figure 12: Distribution of variables (by absolute values)</w:t>
        </w:r>
        <w:r w:rsidR="00113BF9" w:rsidRPr="00275BF9">
          <w:rPr>
            <w:webHidden/>
          </w:rPr>
          <w:tab/>
        </w:r>
        <w:r w:rsidR="00113BF9" w:rsidRPr="00275BF9">
          <w:rPr>
            <w:webHidden/>
          </w:rPr>
          <w:fldChar w:fldCharType="begin"/>
        </w:r>
        <w:r w:rsidR="00113BF9" w:rsidRPr="00275BF9">
          <w:rPr>
            <w:webHidden/>
          </w:rPr>
          <w:instrText xml:space="preserve"> PAGEREF _Toc72368919 \h </w:instrText>
        </w:r>
        <w:r w:rsidR="00113BF9" w:rsidRPr="00275BF9">
          <w:rPr>
            <w:webHidden/>
          </w:rPr>
        </w:r>
        <w:r w:rsidR="00113BF9" w:rsidRPr="00275BF9">
          <w:rPr>
            <w:webHidden/>
          </w:rPr>
          <w:fldChar w:fldCharType="separate"/>
        </w:r>
        <w:r w:rsidR="00DD6A43">
          <w:rPr>
            <w:webHidden/>
          </w:rPr>
          <w:t>44</w:t>
        </w:r>
        <w:r w:rsidR="00113BF9" w:rsidRPr="00275BF9">
          <w:rPr>
            <w:webHidden/>
          </w:rPr>
          <w:fldChar w:fldCharType="end"/>
        </w:r>
      </w:hyperlink>
    </w:p>
    <w:p w14:paraId="56BCC351" w14:textId="5B0BEFEA"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0" w:history="1">
        <w:r w:rsidR="00113BF9" w:rsidRPr="00275BF9">
          <w:rPr>
            <w:rStyle w:val="Hyperlink"/>
          </w:rPr>
          <w:t>Figure 13: No missing values - Nullity by column for IBM Teleco Data</w:t>
        </w:r>
        <w:r w:rsidR="00113BF9" w:rsidRPr="00275BF9">
          <w:rPr>
            <w:webHidden/>
          </w:rPr>
          <w:tab/>
        </w:r>
        <w:r w:rsidR="00113BF9" w:rsidRPr="00275BF9">
          <w:rPr>
            <w:webHidden/>
          </w:rPr>
          <w:fldChar w:fldCharType="begin"/>
        </w:r>
        <w:r w:rsidR="00113BF9" w:rsidRPr="00275BF9">
          <w:rPr>
            <w:webHidden/>
          </w:rPr>
          <w:instrText xml:space="preserve"> PAGEREF _Toc72368920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229DE98C" w14:textId="376D7C20"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1" w:history="1">
        <w:r w:rsidR="00113BF9" w:rsidRPr="00275BF9">
          <w:rPr>
            <w:rStyle w:val="Hyperlink"/>
          </w:rPr>
          <w:t>Figure 14 Boxplots of Churn versus Total Charges and Churn versus Monthly Charges</w:t>
        </w:r>
        <w:r w:rsidR="00113BF9" w:rsidRPr="00275BF9">
          <w:rPr>
            <w:webHidden/>
          </w:rPr>
          <w:tab/>
        </w:r>
        <w:r w:rsidR="00113BF9" w:rsidRPr="00275BF9">
          <w:rPr>
            <w:webHidden/>
          </w:rPr>
          <w:fldChar w:fldCharType="begin"/>
        </w:r>
        <w:r w:rsidR="00113BF9" w:rsidRPr="00275BF9">
          <w:rPr>
            <w:webHidden/>
          </w:rPr>
          <w:instrText xml:space="preserve"> PAGEREF _Toc72368921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F1561A6" w14:textId="6B9C3E8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2" w:history="1">
        <w:r w:rsidR="00113BF9" w:rsidRPr="00275BF9">
          <w:rPr>
            <w:rStyle w:val="Hyperlink"/>
          </w:rPr>
          <w:t>Figure 15 Scatter plot of Monthly Charges versus Total Charges</w:t>
        </w:r>
        <w:r w:rsidR="00113BF9" w:rsidRPr="00275BF9">
          <w:rPr>
            <w:webHidden/>
          </w:rPr>
          <w:tab/>
        </w:r>
        <w:r w:rsidR="00113BF9" w:rsidRPr="00275BF9">
          <w:rPr>
            <w:webHidden/>
          </w:rPr>
          <w:fldChar w:fldCharType="begin"/>
        </w:r>
        <w:r w:rsidR="00113BF9" w:rsidRPr="00275BF9">
          <w:rPr>
            <w:webHidden/>
          </w:rPr>
          <w:instrText xml:space="preserve"> PAGEREF _Toc7236892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24FE337" w14:textId="5AB3FA5F"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3" w:history="1">
        <w:r w:rsidR="00113BF9" w:rsidRPr="00275BF9">
          <w:rPr>
            <w:rStyle w:val="Hyperlink"/>
          </w:rPr>
          <w:t>Figure 16: Univariate Analysis of numerical features of IBM Teleco Data</w:t>
        </w:r>
        <w:r w:rsidR="00113BF9" w:rsidRPr="00275BF9">
          <w:rPr>
            <w:webHidden/>
          </w:rPr>
          <w:tab/>
        </w:r>
        <w:r w:rsidR="00113BF9" w:rsidRPr="00275BF9">
          <w:rPr>
            <w:webHidden/>
          </w:rPr>
          <w:fldChar w:fldCharType="begin"/>
        </w:r>
        <w:r w:rsidR="00113BF9" w:rsidRPr="00275BF9">
          <w:rPr>
            <w:webHidden/>
          </w:rPr>
          <w:instrText xml:space="preserve"> PAGEREF _Toc7236892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1DCC7A84" w14:textId="180D9FBD"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4" w:history="1">
        <w:r w:rsidR="00113BF9" w:rsidRPr="00275BF9">
          <w:rPr>
            <w:rStyle w:val="Hyperlink"/>
          </w:rPr>
          <w:t>Figure 17: Distribution of Demographic Attribut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4884E302" w14:textId="2308E8D8"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5" w:history="1">
        <w:r w:rsidR="00113BF9" w:rsidRPr="00275BF9">
          <w:rPr>
            <w:rStyle w:val="Hyperlink"/>
          </w:rPr>
          <w:t>Figure 18: Internet Service, Streaming Movies and Contract  plotted with respect to the target variable - Churn</w:t>
        </w:r>
        <w:r w:rsidR="00113BF9" w:rsidRPr="00275BF9">
          <w:rPr>
            <w:webHidden/>
          </w:rPr>
          <w:tab/>
        </w:r>
        <w:r w:rsidR="00113BF9" w:rsidRPr="00275BF9">
          <w:rPr>
            <w:webHidden/>
          </w:rPr>
          <w:fldChar w:fldCharType="begin"/>
        </w:r>
        <w:r w:rsidR="00113BF9" w:rsidRPr="00275BF9">
          <w:rPr>
            <w:webHidden/>
          </w:rPr>
          <w:instrText xml:space="preserve"> PAGEREF _Toc72368925 \h </w:instrText>
        </w:r>
        <w:r w:rsidR="00113BF9" w:rsidRPr="00275BF9">
          <w:rPr>
            <w:webHidden/>
          </w:rPr>
        </w:r>
        <w:r w:rsidR="00113BF9" w:rsidRPr="00275BF9">
          <w:rPr>
            <w:webHidden/>
          </w:rPr>
          <w:fldChar w:fldCharType="separate"/>
        </w:r>
        <w:r w:rsidR="00DD6A43">
          <w:rPr>
            <w:webHidden/>
          </w:rPr>
          <w:t>49</w:t>
        </w:r>
        <w:r w:rsidR="00113BF9" w:rsidRPr="00275BF9">
          <w:rPr>
            <w:webHidden/>
          </w:rPr>
          <w:fldChar w:fldCharType="end"/>
        </w:r>
      </w:hyperlink>
    </w:p>
    <w:p w14:paraId="2D05A163" w14:textId="5BA0E4F3"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6" w:history="1">
        <w:r w:rsidR="00113BF9" w:rsidRPr="00275BF9">
          <w:rPr>
            <w:rStyle w:val="Hyperlink"/>
          </w:rPr>
          <w:t>Figure 19: Distribution of all featur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6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4C0D2EC0" w14:textId="25E63855"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7" w:history="1">
        <w:r w:rsidR="00113BF9" w:rsidRPr="00275BF9">
          <w:rPr>
            <w:rStyle w:val="Hyperlink"/>
          </w:rPr>
          <w:t>Figure 20: Correlation between quantitative variables</w:t>
        </w:r>
        <w:r w:rsidR="00113BF9" w:rsidRPr="00275BF9">
          <w:rPr>
            <w:webHidden/>
          </w:rPr>
          <w:tab/>
        </w:r>
        <w:r w:rsidR="00113BF9" w:rsidRPr="00275BF9">
          <w:rPr>
            <w:webHidden/>
          </w:rPr>
          <w:fldChar w:fldCharType="begin"/>
        </w:r>
        <w:r w:rsidR="00113BF9" w:rsidRPr="00275BF9">
          <w:rPr>
            <w:webHidden/>
          </w:rPr>
          <w:instrText xml:space="preserve"> PAGEREF _Toc72368927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30C76926" w14:textId="405BFFD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8" w:history="1">
        <w:r w:rsidR="00113BF9" w:rsidRPr="00275BF9">
          <w:rPr>
            <w:rStyle w:val="Hyperlink"/>
          </w:rPr>
          <w:t>Figure 21: Correlation between qualitative variables</w:t>
        </w:r>
        <w:r w:rsidR="00113BF9" w:rsidRPr="00275BF9">
          <w:rPr>
            <w:webHidden/>
          </w:rPr>
          <w:tab/>
        </w:r>
        <w:r w:rsidR="00113BF9" w:rsidRPr="00275BF9">
          <w:rPr>
            <w:webHidden/>
          </w:rPr>
          <w:fldChar w:fldCharType="begin"/>
        </w:r>
        <w:r w:rsidR="00113BF9" w:rsidRPr="00275BF9">
          <w:rPr>
            <w:webHidden/>
          </w:rPr>
          <w:instrText xml:space="preserve"> PAGEREF _Toc72368928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6D1991C5" w14:textId="3F57CCE1"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29" w:history="1">
        <w:r w:rsidR="00113BF9" w:rsidRPr="00275BF9">
          <w:rPr>
            <w:rStyle w:val="Hyperlink"/>
          </w:rPr>
          <w:t>Figure 22: Top 20 features based on chi-squared weights</w:t>
        </w:r>
        <w:r w:rsidR="00113BF9" w:rsidRPr="00275BF9">
          <w:rPr>
            <w:webHidden/>
          </w:rPr>
          <w:tab/>
        </w:r>
        <w:r w:rsidR="00113BF9" w:rsidRPr="00275BF9">
          <w:rPr>
            <w:webHidden/>
          </w:rPr>
          <w:fldChar w:fldCharType="begin"/>
        </w:r>
        <w:r w:rsidR="00113BF9" w:rsidRPr="00275BF9">
          <w:rPr>
            <w:webHidden/>
          </w:rPr>
          <w:instrText xml:space="preserve"> PAGEREF _Toc7236892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8FA30E6" w14:textId="28665E30"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0" w:history="1">
        <w:r w:rsidR="00113BF9" w:rsidRPr="00275BF9">
          <w:rPr>
            <w:rStyle w:val="Hyperlink"/>
          </w:rPr>
          <w:t>Figure 23: Plot of train data after SMOTE-NC is applied</w:t>
        </w:r>
        <w:r w:rsidR="00113BF9" w:rsidRPr="00275BF9">
          <w:rPr>
            <w:webHidden/>
          </w:rPr>
          <w:tab/>
        </w:r>
        <w:r w:rsidR="00113BF9" w:rsidRPr="00275BF9">
          <w:rPr>
            <w:webHidden/>
          </w:rPr>
          <w:fldChar w:fldCharType="begin"/>
        </w:r>
        <w:r w:rsidR="00113BF9" w:rsidRPr="00275BF9">
          <w:rPr>
            <w:webHidden/>
          </w:rPr>
          <w:instrText xml:space="preserve"> PAGEREF _Toc7236893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0132A4A0" w14:textId="5412D8A7"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1" w:history="1">
        <w:r w:rsidR="00113BF9" w:rsidRPr="00275BF9">
          <w:rPr>
            <w:rStyle w:val="Hyperlink"/>
          </w:rPr>
          <w:t>Figure 24: Feature Selection using Gradient Boosting Classifier</w:t>
        </w:r>
        <w:r w:rsidR="00113BF9" w:rsidRPr="00275BF9">
          <w:rPr>
            <w:webHidden/>
          </w:rPr>
          <w:tab/>
        </w:r>
        <w:r w:rsidR="00113BF9" w:rsidRPr="00275BF9">
          <w:rPr>
            <w:webHidden/>
          </w:rPr>
          <w:fldChar w:fldCharType="begin"/>
        </w:r>
        <w:r w:rsidR="00113BF9" w:rsidRPr="00275BF9">
          <w:rPr>
            <w:webHidden/>
          </w:rPr>
          <w:instrText xml:space="preserve"> PAGEREF _Toc72368931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0EE24307" w14:textId="2B6644E6" w:rsidR="00113BF9" w:rsidRPr="00275BF9" w:rsidRDefault="00DA7562">
      <w:pPr>
        <w:pStyle w:val="TableofFigures"/>
        <w:tabs>
          <w:tab w:val="right" w:leader="dot" w:pos="9393"/>
        </w:tabs>
        <w:rPr>
          <w:rFonts w:eastAsiaTheme="minorEastAsia"/>
          <w:noProof w:val="0"/>
          <w:color w:val="auto"/>
          <w:sz w:val="22"/>
          <w:szCs w:val="22"/>
          <w:lang w:val="en-US"/>
        </w:rPr>
      </w:pPr>
      <w:hyperlink w:anchor="_Toc72368932" w:history="1">
        <w:r w:rsidR="00113BF9" w:rsidRPr="00275BF9">
          <w:rPr>
            <w:rStyle w:val="Hyperlink"/>
          </w:rPr>
          <w:t>Figure 25: Feature Selection using Gradient Boosting Classifier and Light GBM</w:t>
        </w:r>
        <w:r w:rsidR="00113BF9" w:rsidRPr="00275BF9">
          <w:rPr>
            <w:webHidden/>
          </w:rPr>
          <w:tab/>
        </w:r>
        <w:r w:rsidR="00113BF9" w:rsidRPr="00275BF9">
          <w:rPr>
            <w:webHidden/>
          </w:rPr>
          <w:fldChar w:fldCharType="begin"/>
        </w:r>
        <w:r w:rsidR="00113BF9" w:rsidRPr="00275BF9">
          <w:rPr>
            <w:webHidden/>
          </w:rPr>
          <w:instrText xml:space="preserve"> PAGEREF _Toc72368932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762344" w:rsidRPr="00275BF9" w14:paraId="0F4E72C6"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7E7B1C">
            <w:pPr>
              <w:spacing w:line="276" w:lineRule="auto"/>
              <w:jc w:val="left"/>
            </w:pPr>
            <w:r>
              <w:t>CV</w:t>
            </w:r>
          </w:p>
        </w:tc>
        <w:tc>
          <w:tcPr>
            <w:tcW w:w="531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7E7B1C">
            <w:pPr>
              <w:spacing w:line="276" w:lineRule="auto"/>
            </w:pPr>
            <w:r>
              <w:t>Cross Validation</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lastRenderedPageBreak/>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0080FB06"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780BE8">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12A108B8"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780BE8">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F0F9488"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780BE8">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47A2E6E4"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780BE8">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B077576"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780BE8">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5E047BBD"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780BE8">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6E1B102"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780BE8">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0B9FB72"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C3E6E5A" w:rsidR="00AD6E54" w:rsidRPr="00275BF9" w:rsidRDefault="00D40F2A" w:rsidP="00D40F2A">
      <w:pPr>
        <w:pStyle w:val="Caption"/>
        <w:jc w:val="center"/>
      </w:pPr>
      <w:bookmarkStart w:id="62" w:name="_Toc72368916"/>
      <w:bookmarkStart w:id="63" w:name="_Ref72461891"/>
      <w:r w:rsidRPr="00275BF9">
        <w:t xml:space="preserve">Figure </w:t>
      </w:r>
      <w:r w:rsidRPr="00275BF9">
        <w:fldChar w:fldCharType="begin"/>
      </w:r>
      <w:r w:rsidRPr="00275BF9">
        <w:instrText xml:space="preserve"> SEQ Figure \* ARABIC </w:instrText>
      </w:r>
      <w:r w:rsidRPr="00275BF9">
        <w:fldChar w:fldCharType="separate"/>
      </w:r>
      <w:r w:rsidR="00780BE8">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368972"/>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0D2FED49" w:rsidR="003346CB" w:rsidRPr="00275BF9" w:rsidRDefault="00403A24" w:rsidP="00403A24">
      <w:pPr>
        <w:pStyle w:val="Caption"/>
        <w:jc w:val="center"/>
      </w:pPr>
      <w:bookmarkStart w:id="70" w:name="_Toc72368917"/>
      <w:r w:rsidRPr="00275BF9">
        <w:t xml:space="preserve">Figure </w:t>
      </w:r>
      <w:r w:rsidRPr="00275BF9">
        <w:fldChar w:fldCharType="begin"/>
      </w:r>
      <w:r w:rsidRPr="00275BF9">
        <w:instrText xml:space="preserve"> SEQ Figure \* ARABIC </w:instrText>
      </w:r>
      <w:r w:rsidRPr="00275BF9">
        <w:fldChar w:fldCharType="separate"/>
      </w:r>
      <w:r w:rsidR="00780BE8">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368973"/>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368974"/>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7" w:name="_Toc72368975"/>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368976"/>
      <w:r w:rsidRPr="00275BF9">
        <w:lastRenderedPageBreak/>
        <w:t>CHAPTER 4: ANALYSIS</w:t>
      </w:r>
      <w:bookmarkEnd w:id="78"/>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9" w:name="_Toc72368977"/>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368978"/>
      <w:r w:rsidRPr="00275BF9">
        <w:t>4.2 Dataset Description</w:t>
      </w:r>
      <w:bookmarkEnd w:id="80"/>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368979"/>
      <w:r w:rsidRPr="00275BF9">
        <w:t xml:space="preserve">4.3 </w:t>
      </w:r>
      <w:r w:rsidR="002B204C" w:rsidRPr="00275BF9">
        <w:t>Exploratory Data Analysis</w:t>
      </w:r>
      <w:bookmarkEnd w:id="81"/>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2" w:name="_Toc72368980"/>
      <w:r w:rsidRPr="00275BF9">
        <w:lastRenderedPageBreak/>
        <w:t xml:space="preserve">4.3.1 </w:t>
      </w:r>
      <w:r w:rsidR="001A7D12" w:rsidRPr="00275BF9">
        <w:t>Distribution</w:t>
      </w:r>
      <w:r w:rsidRPr="00275BF9">
        <w:t xml:space="preserve"> of Variables</w:t>
      </w:r>
      <w:bookmarkEnd w:id="82"/>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A326343" w:rsidR="006832AA" w:rsidRPr="00275BF9" w:rsidRDefault="007D1114" w:rsidP="007D1114">
      <w:pPr>
        <w:pStyle w:val="Caption"/>
        <w:jc w:val="center"/>
      </w:pPr>
      <w:bookmarkStart w:id="83" w:name="_Toc72368918"/>
      <w:r w:rsidRPr="00275BF9">
        <w:t xml:space="preserve">Figure </w:t>
      </w:r>
      <w:r w:rsidRPr="00275BF9">
        <w:fldChar w:fldCharType="begin"/>
      </w:r>
      <w:r w:rsidRPr="00275BF9">
        <w:instrText xml:space="preserve"> SEQ Figure \* ARABIC </w:instrText>
      </w:r>
      <w:r w:rsidRPr="00275BF9">
        <w:fldChar w:fldCharType="separate"/>
      </w:r>
      <w:r w:rsidR="00780BE8">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70673AD5" w:rsidR="00B75A40" w:rsidRPr="00275BF9" w:rsidRDefault="00B75A40" w:rsidP="005723D7">
      <w:pPr>
        <w:pStyle w:val="Caption"/>
        <w:jc w:val="center"/>
      </w:pPr>
      <w:bookmarkStart w:id="84" w:name="_Toc72368919"/>
      <w:r w:rsidRPr="00275BF9">
        <w:t xml:space="preserve">Figure </w:t>
      </w:r>
      <w:r w:rsidRPr="00275BF9">
        <w:fldChar w:fldCharType="begin"/>
      </w:r>
      <w:r w:rsidRPr="00275BF9">
        <w:instrText xml:space="preserve"> SEQ Figure \* ARABIC </w:instrText>
      </w:r>
      <w:r w:rsidRPr="00275BF9">
        <w:fldChar w:fldCharType="separate"/>
      </w:r>
      <w:r w:rsidR="00780BE8">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368981"/>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1E289CB7" w:rsidR="00C651EC" w:rsidRPr="00275BF9" w:rsidRDefault="00C651EC" w:rsidP="00C651EC">
      <w:pPr>
        <w:pStyle w:val="Caption"/>
        <w:jc w:val="center"/>
      </w:pPr>
      <w:bookmarkStart w:id="86" w:name="_Toc72368920"/>
      <w:r w:rsidRPr="00275BF9">
        <w:t xml:space="preserve">Figure </w:t>
      </w:r>
      <w:r w:rsidRPr="00275BF9">
        <w:fldChar w:fldCharType="begin"/>
      </w:r>
      <w:r w:rsidRPr="00275BF9">
        <w:instrText xml:space="preserve"> SEQ Figure \* ARABIC </w:instrText>
      </w:r>
      <w:r w:rsidRPr="00275BF9">
        <w:fldChar w:fldCharType="separate"/>
      </w:r>
      <w:r w:rsidR="00780BE8">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368982"/>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1045308D" w:rsidR="006E10A0" w:rsidRPr="00275BF9" w:rsidRDefault="006E10A0" w:rsidP="00856846">
      <w:pPr>
        <w:pStyle w:val="Caption"/>
        <w:jc w:val="center"/>
      </w:pPr>
      <w:bookmarkStart w:id="88" w:name="_Toc72368921"/>
      <w:r w:rsidRPr="00275BF9">
        <w:t xml:space="preserve">Figure </w:t>
      </w:r>
      <w:r w:rsidRPr="00275BF9">
        <w:fldChar w:fldCharType="begin"/>
      </w:r>
      <w:r w:rsidRPr="00275BF9">
        <w:instrText xml:space="preserve"> SEQ Figure \* ARABIC </w:instrText>
      </w:r>
      <w:r w:rsidRPr="00275BF9">
        <w:fldChar w:fldCharType="separate"/>
      </w:r>
      <w:r w:rsidR="00780BE8">
        <w:t>14</w:t>
      </w:r>
      <w:r w:rsidRPr="00275BF9">
        <w:fldChar w:fldCharType="end"/>
      </w:r>
      <w:r w:rsidR="00FC55D3" w:rsidRPr="00275BF9">
        <w:t xml:space="preserve"> Boxplots of Churn versus Total Charges and Churn versus Monthly Charges</w:t>
      </w:r>
      <w:bookmarkEnd w:id="88"/>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C9DE310" w:rsidR="007E4634" w:rsidRPr="00275BF9" w:rsidRDefault="00052DBC" w:rsidP="00BC1778">
      <w:pPr>
        <w:pStyle w:val="Caption"/>
        <w:jc w:val="center"/>
      </w:pPr>
      <w:bookmarkStart w:id="89" w:name="_Toc72368922"/>
      <w:bookmarkStart w:id="90" w:name="_Ref72462276"/>
      <w:r w:rsidRPr="00275BF9">
        <w:t xml:space="preserve">Figure </w:t>
      </w:r>
      <w:r w:rsidRPr="00275BF9">
        <w:fldChar w:fldCharType="begin"/>
      </w:r>
      <w:r w:rsidRPr="00275BF9">
        <w:instrText xml:space="preserve"> SEQ Figure \* ARABIC </w:instrText>
      </w:r>
      <w:r w:rsidRPr="00275BF9">
        <w:fldChar w:fldCharType="separate"/>
      </w:r>
      <w:r w:rsidR="00780BE8">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368983"/>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41C37BDE" w:rsidR="004A26FF" w:rsidRPr="00275BF9" w:rsidRDefault="004A26FF" w:rsidP="004A26FF">
      <w:pPr>
        <w:pStyle w:val="Caption"/>
        <w:jc w:val="center"/>
      </w:pPr>
      <w:bookmarkStart w:id="92" w:name="_Toc72368923"/>
      <w:r w:rsidRPr="00275BF9">
        <w:t xml:space="preserve">Figure </w:t>
      </w:r>
      <w:r w:rsidRPr="00275BF9">
        <w:fldChar w:fldCharType="begin"/>
      </w:r>
      <w:r w:rsidRPr="00275BF9">
        <w:instrText xml:space="preserve"> SEQ Figure \* ARABIC </w:instrText>
      </w:r>
      <w:r w:rsidRPr="00275BF9">
        <w:fldChar w:fldCharType="separate"/>
      </w:r>
      <w:r w:rsidR="00780BE8">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368984"/>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7D1D85C9" w:rsidR="009431DA" w:rsidRPr="00275BF9" w:rsidRDefault="009431DA" w:rsidP="00630CE9">
      <w:pPr>
        <w:pStyle w:val="Caption"/>
        <w:jc w:val="center"/>
      </w:pPr>
      <w:bookmarkStart w:id="94" w:name="_Toc72368924"/>
      <w:r w:rsidRPr="00275BF9">
        <w:t xml:space="preserve">Figure </w:t>
      </w:r>
      <w:r w:rsidRPr="00275BF9">
        <w:fldChar w:fldCharType="begin"/>
      </w:r>
      <w:r w:rsidRPr="00275BF9">
        <w:instrText xml:space="preserve"> SEQ Figure \* ARABIC </w:instrText>
      </w:r>
      <w:r w:rsidRPr="00275BF9">
        <w:fldChar w:fldCharType="separate"/>
      </w:r>
      <w:r w:rsidR="00780BE8">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7A981E07" w:rsidR="00F45EE3" w:rsidRPr="00275BF9" w:rsidRDefault="006B3F0F" w:rsidP="000F0829">
      <w:pPr>
        <w:pStyle w:val="Caption"/>
        <w:jc w:val="center"/>
        <w:rPr>
          <w:rFonts w:eastAsiaTheme="majorEastAsia"/>
          <w:b/>
          <w:bCs/>
          <w:color w:val="345A8A" w:themeColor="accent1" w:themeShade="B5"/>
          <w:sz w:val="40"/>
          <w:szCs w:val="32"/>
        </w:rPr>
      </w:pPr>
      <w:bookmarkStart w:id="95" w:name="_Toc72368925"/>
      <w:r w:rsidRPr="00275BF9">
        <w:t xml:space="preserve">Figure </w:t>
      </w:r>
      <w:r w:rsidRPr="00275BF9">
        <w:fldChar w:fldCharType="begin"/>
      </w:r>
      <w:r w:rsidRPr="00275BF9">
        <w:instrText xml:space="preserve"> SEQ Figure \* ARABIC </w:instrText>
      </w:r>
      <w:r w:rsidRPr="00275BF9">
        <w:fldChar w:fldCharType="separate"/>
      </w:r>
      <w:r w:rsidR="00780BE8">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3D5A5256" w:rsidR="0088732D" w:rsidRPr="00275BF9" w:rsidRDefault="0088732D" w:rsidP="00BA6BFA">
      <w:pPr>
        <w:pStyle w:val="Caption"/>
        <w:jc w:val="center"/>
      </w:pPr>
      <w:bookmarkStart w:id="97" w:name="_Toc72368926"/>
      <w:bookmarkStart w:id="98" w:name="_Ref72462169"/>
      <w:r w:rsidRPr="00275BF9">
        <w:t xml:space="preserve">Figure </w:t>
      </w:r>
      <w:r w:rsidRPr="00275BF9">
        <w:fldChar w:fldCharType="begin"/>
      </w:r>
      <w:r w:rsidRPr="00275BF9">
        <w:instrText xml:space="preserve"> SEQ Figure \* ARABIC </w:instrText>
      </w:r>
      <w:r w:rsidRPr="00275BF9">
        <w:fldChar w:fldCharType="separate"/>
      </w:r>
      <w:r w:rsidR="00780BE8">
        <w:t>19</w:t>
      </w:r>
      <w:r w:rsidRPr="00275BF9">
        <w:fldChar w:fldCharType="end"/>
      </w:r>
      <w:r w:rsidRPr="00275BF9">
        <w:t>: Distribution of all features with respect to Churn</w:t>
      </w:r>
      <w:bookmarkEnd w:id="97"/>
      <w:bookmarkEnd w:id="98"/>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Toc72368986"/>
      <w:bookmarkStart w:id="100" w:name="_Ref72460815"/>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2790C977" w:rsidR="003920D7" w:rsidRPr="00275BF9" w:rsidRDefault="003920D7" w:rsidP="003920D7">
      <w:pPr>
        <w:pStyle w:val="Caption"/>
        <w:jc w:val="center"/>
      </w:pPr>
      <w:bookmarkStart w:id="101" w:name="_Toc72368927"/>
      <w:r w:rsidRPr="00275BF9">
        <w:t xml:space="preserve">Figure </w:t>
      </w:r>
      <w:r w:rsidRPr="00275BF9">
        <w:fldChar w:fldCharType="begin"/>
      </w:r>
      <w:r w:rsidRPr="00275BF9">
        <w:instrText xml:space="preserve"> SEQ Figure \* ARABIC </w:instrText>
      </w:r>
      <w:r w:rsidRPr="00275BF9">
        <w:fldChar w:fldCharType="separate"/>
      </w:r>
      <w:r w:rsidR="00780BE8">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67791513" w:rsidR="00461476" w:rsidRPr="00275BF9" w:rsidRDefault="007F0E4B" w:rsidP="00172FD3">
      <w:pPr>
        <w:pStyle w:val="Caption"/>
        <w:jc w:val="center"/>
      </w:pPr>
      <w:bookmarkStart w:id="102" w:name="_Toc72368928"/>
      <w:r w:rsidRPr="00275BF9">
        <w:t xml:space="preserve">Figure </w:t>
      </w:r>
      <w:r w:rsidRPr="00275BF9">
        <w:fldChar w:fldCharType="begin"/>
      </w:r>
      <w:r w:rsidRPr="00275BF9">
        <w:instrText xml:space="preserve"> SEQ Figure \* ARABIC </w:instrText>
      </w:r>
      <w:r w:rsidRPr="00275BF9">
        <w:fldChar w:fldCharType="separate"/>
      </w:r>
      <w:r w:rsidR="00780BE8">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368987"/>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00905A89" w:rsidR="00FF66F1" w:rsidRPr="00275BF9" w:rsidRDefault="00FF66F1" w:rsidP="002066AF">
      <w:pPr>
        <w:pStyle w:val="Caption"/>
        <w:jc w:val="center"/>
      </w:pPr>
      <w:bookmarkStart w:id="104" w:name="_Toc72368929"/>
      <w:r w:rsidRPr="00275BF9">
        <w:t xml:space="preserve">Figure </w:t>
      </w:r>
      <w:r w:rsidRPr="00275BF9">
        <w:fldChar w:fldCharType="begin"/>
      </w:r>
      <w:r w:rsidRPr="00275BF9">
        <w:instrText xml:space="preserve"> SEQ Figure \* ARABIC </w:instrText>
      </w:r>
      <w:r w:rsidRPr="00275BF9">
        <w:fldChar w:fldCharType="separate"/>
      </w:r>
      <w:r w:rsidR="00780BE8">
        <w:t>22</w:t>
      </w:r>
      <w:r w:rsidRPr="00275BF9">
        <w:fldChar w:fldCharType="end"/>
      </w:r>
      <w:r w:rsidRPr="00275BF9">
        <w:t>: Top 20 features based on chi-squared weights</w:t>
      </w:r>
      <w:bookmarkEnd w:id="104"/>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5" w:name="_Toc72368988"/>
      <w:r w:rsidRPr="00275BF9">
        <w:t xml:space="preserve">4.5 </w:t>
      </w:r>
      <w:r w:rsidR="0024026A" w:rsidRPr="00275BF9">
        <w:t>Methods</w:t>
      </w:r>
      <w:bookmarkEnd w:id="105"/>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6" w:name="_Toc72368989"/>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368990"/>
      <w:r w:rsidRPr="00275BF9">
        <w:lastRenderedPageBreak/>
        <w:t xml:space="preserve">4.5.2 </w:t>
      </w:r>
      <w:r w:rsidR="00034B92" w:rsidRPr="00275BF9">
        <w:t>Encoding</w:t>
      </w:r>
      <w:bookmarkEnd w:id="107"/>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368991"/>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368992"/>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5828185E" w:rsidR="0033640A" w:rsidRPr="00275BF9" w:rsidRDefault="00966DF1" w:rsidP="00966DF1">
      <w:pPr>
        <w:pStyle w:val="Caption"/>
        <w:jc w:val="center"/>
      </w:pPr>
      <w:bookmarkStart w:id="110" w:name="_Toc72368930"/>
      <w:r w:rsidRPr="00275BF9">
        <w:t xml:space="preserve">Figure </w:t>
      </w:r>
      <w:r w:rsidRPr="00275BF9">
        <w:fldChar w:fldCharType="begin"/>
      </w:r>
      <w:r w:rsidRPr="00275BF9">
        <w:instrText xml:space="preserve"> SEQ Figure \* ARABIC </w:instrText>
      </w:r>
      <w:r w:rsidRPr="00275BF9">
        <w:fldChar w:fldCharType="separate"/>
      </w:r>
      <w:r w:rsidR="00780BE8">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368993"/>
      <w:r w:rsidRPr="00275BF9">
        <w:lastRenderedPageBreak/>
        <w:t>4.5.6 Implementation</w:t>
      </w:r>
      <w:bookmarkEnd w:id="111"/>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368994"/>
      <w:r w:rsidRPr="00275BF9">
        <w:t>4.</w:t>
      </w:r>
      <w:r w:rsidR="000854E0" w:rsidRPr="00275BF9">
        <w:t>6</w:t>
      </w:r>
      <w:r w:rsidRPr="00275BF9">
        <w:t xml:space="preserve"> </w:t>
      </w:r>
      <w:r w:rsidR="0024026A" w:rsidRPr="00275BF9">
        <w:t>Analysis</w:t>
      </w:r>
      <w:bookmarkEnd w:id="112"/>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13" w:name="_Toc72368995"/>
      <w:r w:rsidRPr="00275BF9">
        <w:t>4.6.1 Baselines</w:t>
      </w:r>
      <w:bookmarkEnd w:id="113"/>
    </w:p>
    <w:p w14:paraId="155DCDD5" w14:textId="13BE20CC"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that will b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and understand if the performance of the model increases when different techniques are applied on the dataset.</w:t>
      </w:r>
    </w:p>
    <w:p w14:paraId="493A011D" w14:textId="659C7C10" w:rsidR="0024026A" w:rsidRPr="00275BF9" w:rsidRDefault="0024026A" w:rsidP="0024026A">
      <w:pPr>
        <w:pStyle w:val="Heading3"/>
      </w:pPr>
      <w:bookmarkStart w:id="114" w:name="_Toc72368996"/>
      <w:r w:rsidRPr="00275BF9">
        <w:lastRenderedPageBreak/>
        <w:t>4.6.2 Models</w:t>
      </w:r>
      <w:bookmarkEnd w:id="114"/>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368997"/>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32745C22" w:rsidR="00A5695B" w:rsidRPr="00275BF9" w:rsidRDefault="00083E47" w:rsidP="00202818">
      <w:pPr>
        <w:pStyle w:val="Caption"/>
        <w:jc w:val="center"/>
      </w:pPr>
      <w:bookmarkStart w:id="116"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780BE8">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3B84B201" w:rsidR="00A5695B" w:rsidRPr="00275BF9" w:rsidRDefault="00A5695B" w:rsidP="00A5695B">
      <w:pPr>
        <w:pStyle w:val="Caption"/>
        <w:jc w:val="center"/>
      </w:pPr>
      <w:bookmarkStart w:id="117" w:name="_Toc72368932"/>
      <w:r w:rsidRPr="00275BF9">
        <w:t xml:space="preserve">Figure </w:t>
      </w:r>
      <w:r w:rsidRPr="00275BF9">
        <w:fldChar w:fldCharType="begin"/>
      </w:r>
      <w:r w:rsidRPr="00275BF9">
        <w:instrText xml:space="preserve"> SEQ Figure \* ARABIC </w:instrText>
      </w:r>
      <w:r w:rsidRPr="00275BF9">
        <w:fldChar w:fldCharType="separate"/>
      </w:r>
      <w:r w:rsidR="00780BE8">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368998"/>
      <w:r w:rsidRPr="00275BF9">
        <w:t>4.6.4 Cross</w:t>
      </w:r>
      <w:r w:rsidR="00953BB8" w:rsidRPr="00275BF9">
        <w:t>-</w:t>
      </w:r>
      <w:r w:rsidRPr="00275BF9">
        <w:t>Validation</w:t>
      </w:r>
      <w:bookmarkEnd w:id="118"/>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9" w:name="_Toc72368999"/>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369000"/>
      <w:r w:rsidRPr="00275BF9">
        <w:t>4.8 Summary</w:t>
      </w:r>
      <w:bookmarkEnd w:id="120"/>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369001"/>
      <w:r w:rsidRPr="00275BF9">
        <w:lastRenderedPageBreak/>
        <w:t>CHAPTER 5: RESULTS AND DISCUSSIONS</w:t>
      </w:r>
      <w:bookmarkEnd w:id="121"/>
    </w:p>
    <w:p w14:paraId="492C5FAB" w14:textId="65AFEBF2" w:rsidR="00D42072" w:rsidRPr="00D42072" w:rsidRDefault="00D42072" w:rsidP="00D42072">
      <w:pPr>
        <w:pStyle w:val="BodyText"/>
      </w:pPr>
      <w:r>
        <w:t xml:space="preserve">In this chapter, the results from the work done in Chapter 4 will be discussed in depth. The discussion and the interpretation of the results is done in detail. By the end of the  chapter, the work done to keep up industry best practices will be showcased along with the results that are possible when focus is put on following best practices. </w:t>
      </w:r>
      <w:r w:rsidR="005F41E5">
        <w:t xml:space="preserve">The analysis will be on the cleaned </w:t>
      </w:r>
      <w:r w:rsidR="003443AA">
        <w:t>telecom data from IBM Watson and the flow of the work will be explained in Section 5.1.</w:t>
      </w:r>
    </w:p>
    <w:p w14:paraId="528EDBEA" w14:textId="09CF6FD9" w:rsidR="00D75204" w:rsidRDefault="007A0887" w:rsidP="00475C6A">
      <w:pPr>
        <w:pStyle w:val="Heading2"/>
      </w:pPr>
      <w:bookmarkStart w:id="122" w:name="_Toc72369002"/>
      <w:r>
        <w:t>5.1 Introduction</w:t>
      </w:r>
      <w:bookmarkEnd w:id="122"/>
    </w:p>
    <w:p w14:paraId="58F51AE6" w14:textId="055266C4"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that were discussed in Chapter 4 will be discussed in greater depth. This is followed by Section 5.3, where the the individual model results, the results post cross validation and the results after using SMOTE NC</w:t>
      </w:r>
      <w:r w:rsidR="00A61174">
        <w:t xml:space="preserve"> for class balancing are discussed. In Section 5.4, a model agnostic technique to showcase interpretability of customers is showcased. Using LIME to improve real-world model interpretabilif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r>
        <w:t>5.2 Baseline Results</w:t>
      </w:r>
    </w:p>
    <w:p w14:paraId="2377B6AD" w14:textId="11C4D1DA" w:rsidR="00771579" w:rsidRDefault="00913251" w:rsidP="00913251">
      <w:pPr>
        <w:pStyle w:val="BodyText"/>
      </w:pPr>
      <w:r>
        <w:t>This sections discusses the results of the baseline models without the application of cross validation and class balancing techniques</w:t>
      </w:r>
      <w:r w:rsidR="0094178D">
        <w:t>.</w:t>
      </w:r>
      <w:r w:rsidR="003D5296">
        <w:t xml:space="preserve"> The model results discussed have been provided after data cleaning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485E27">
        <w:t>AUC of 0.65</w:t>
      </w:r>
      <w:r w:rsidR="00771579">
        <w:t xml:space="preserve">. The logistic regression model has an accuracy of 78.16% and </w:t>
      </w:r>
      <w:r w:rsidR="00485E27">
        <w:t>AUC of 0.71</w:t>
      </w:r>
      <w:r w:rsidR="00771579">
        <w:t xml:space="preserve">. These base metrics will help us evaluate different methods that have been experiemented with in 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51AF47A" w:rsidR="00913251" w:rsidRPr="00913251" w:rsidRDefault="00771579" w:rsidP="00913251">
      <w:pPr>
        <w:pStyle w:val="BodyText"/>
      </w:pPr>
      <w:r>
        <w:lastRenderedPageBreak/>
        <w:t>If a model is performing better than the baseline, then, the methodology can be taken into consideration as a good model, or else if the model’s performance is noticably worse than the baseline, the methodology can be rejected for this particular use case.</w:t>
      </w:r>
      <w:r w:rsidR="000D06AD">
        <w:t xml:space="preserve"> The focus is the methodology and not necessarily the end result, so each of the results will be discussed in detail for the user to gain an intuition.</w:t>
      </w:r>
    </w:p>
    <w:p w14:paraId="352C3D66" w14:textId="5C28950B" w:rsidR="007A0887" w:rsidRDefault="007A0887" w:rsidP="00475C6A">
      <w:pPr>
        <w:pStyle w:val="Heading2"/>
      </w:pPr>
      <w:bookmarkStart w:id="123" w:name="_Toc72369003"/>
      <w:r>
        <w:t>5.</w:t>
      </w:r>
      <w:r w:rsidR="00BA6503">
        <w:t>3</w:t>
      </w:r>
      <w:r>
        <w:t xml:space="preserve"> Interpretation of Visuali</w:t>
      </w:r>
      <w:r w:rsidR="005B7461">
        <w:t>s</w:t>
      </w:r>
      <w:r>
        <w:t>ations</w:t>
      </w:r>
      <w:bookmarkEnd w:id="123"/>
    </w:p>
    <w:p w14:paraId="779B7DEE" w14:textId="77777777" w:rsidR="001B41E9" w:rsidRDefault="0020380C" w:rsidP="007A0887">
      <w:pPr>
        <w:pStyle w:val="BodyText"/>
      </w:pPr>
      <w:r>
        <w:t xml:space="preserve">In Section 4.3, where exploratory data analysis was done on the telecom dataset, multiple visualizations were plotted to get a deeper intuition of the </w:t>
      </w:r>
      <w:r w:rsidR="00736844">
        <w:t>dataset and the relation of the attributes with the target variable.</w:t>
      </w:r>
      <w:r w:rsidR="00DA7562">
        <w:t xml:space="preserve"> The strongest indicators of customer churn are total charges and monthly charges. The customers that have the highest monthly charges generally have internet service, as we noticed from the heatmap, as they have a </w:t>
      </w:r>
      <w:r w:rsidR="00A237CF">
        <w:t>high correlation of -0.8 for no internet serivice</w:t>
      </w:r>
      <w:r w:rsidR="0073291C">
        <w:t xml:space="preserve"> as seen in </w:t>
      </w:r>
      <w:r w:rsidR="0073291C">
        <w:fldChar w:fldCharType="begin"/>
      </w:r>
      <w:r w:rsidR="0073291C">
        <w:instrText xml:space="preserve"> REF _Ref72460815 \h </w:instrText>
      </w:r>
      <w:r w:rsidR="0073291C">
        <w:fldChar w:fldCharType="separate"/>
      </w:r>
      <w:r w:rsidR="00BF383B">
        <w:t>Secti</w:t>
      </w:r>
      <w:r w:rsidR="00BF383B">
        <w:t>o</w:t>
      </w:r>
      <w:r w:rsidR="00BF383B">
        <w:t>n 4</w:t>
      </w:r>
      <w:r w:rsidR="0073291C" w:rsidRPr="00275BF9">
        <w:t>.3.7</w:t>
      </w:r>
      <w:r w:rsidR="0073291C">
        <w:fldChar w:fldCharType="end"/>
      </w:r>
      <w:r w:rsidR="00A237CF">
        <w:t xml:space="preserve">; this indicates that when a customer does have internet service, the monthly charges are higher and hence, the chance of churn is lower. The reason the customer is less likely to churn is because they are deep in the ecosystem of the telecom operator, and hence, </w:t>
      </w:r>
      <w:r w:rsidR="00A41D99">
        <w:t xml:space="preserve">there is </w:t>
      </w:r>
      <w:r w:rsidR="00A237CF">
        <w:t>high friction to move to another telecom operator.</w:t>
      </w:r>
      <w:r w:rsidR="00C8075D">
        <w:t xml:space="preserve"> </w:t>
      </w:r>
    </w:p>
    <w:p w14:paraId="282343DD" w14:textId="55F726B2" w:rsidR="00AE4601" w:rsidRDefault="00C8075D" w:rsidP="007A0887">
      <w:pPr>
        <w:pStyle w:val="BodyText"/>
      </w:pPr>
      <w:r>
        <w:t>Another notable attrbute that is an indicator of churn is when the mode of contract is month to month. This is an indication that</w:t>
      </w:r>
      <w:r w:rsidR="00AE4601">
        <w:t xml:space="preserve"> customers who do not have a one year or two year contract are more volatile in terms of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w:t>
      </w:r>
      <w:r w:rsidR="00D7081E">
        <w:t>9</w:t>
      </w:r>
      <w:r w:rsidR="00D7081E">
        <w:fldChar w:fldCharType="end"/>
      </w:r>
      <w:r w:rsidR="00C60062">
        <w:t>,</w:t>
      </w:r>
      <w:r w:rsidR="00C60062">
        <w:fldChar w:fldCharType="end"/>
      </w:r>
      <w:r w:rsidR="00C60062">
        <w:t xml:space="preserve"> it is noticed that the customers that do not have dependents are more likely to churn. A reason that this may be the case is that customers that do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xml:space="preserve">. This correlation indicates that as montly charges increases, the customer is more invested in the subscription that they have opted for, thus indicating a significantly higher customer lifetime value. </w:t>
      </w:r>
      <w:r w:rsidR="0012528B">
        <w:t xml:space="preserve">Customers that opt in </w:t>
      </w:r>
      <w:r w:rsidR="00303A4C">
        <w:t>for more services such as streaming movies and online security are also less likely to churn. One of the primary interpretations</w:t>
      </w:r>
      <w:r w:rsidR="00AE026F">
        <w:t xml:space="preserve"> is that the more services the customers uses from the telecom operator, the more likely they are going to be</w:t>
      </w:r>
      <w:r w:rsidR="00F66CAA">
        <w:t xml:space="preserve"> loya</w:t>
      </w:r>
      <w:r w:rsidR="005E5B7B">
        <w:t>l</w:t>
      </w:r>
      <w:r w:rsidR="00F66CAA">
        <w:t>.</w:t>
      </w:r>
    </w:p>
    <w:p w14:paraId="5C6F6E7B" w14:textId="70553A8B" w:rsidR="007A0887" w:rsidRDefault="007A0887" w:rsidP="00475C6A">
      <w:pPr>
        <w:pStyle w:val="Heading2"/>
      </w:pPr>
      <w:bookmarkStart w:id="124" w:name="_Toc72369004"/>
      <w:r>
        <w:lastRenderedPageBreak/>
        <w:t>5.</w:t>
      </w:r>
      <w:r w:rsidR="00BA6503">
        <w:t>4</w:t>
      </w:r>
      <w:r>
        <w:t xml:space="preserve"> </w:t>
      </w:r>
      <w:bookmarkEnd w:id="124"/>
      <w:r w:rsidR="002302F9">
        <w:t>Model Results</w:t>
      </w:r>
    </w:p>
    <w:p w14:paraId="10B3E846" w14:textId="54C9CEE7" w:rsidR="00C42321" w:rsidRPr="00C42321" w:rsidRDefault="00C42321" w:rsidP="00C42321">
      <w:pPr>
        <w:pStyle w:val="BodyText"/>
      </w:pPr>
      <w:r>
        <w:t>In this section, the model results of all of the mothods has been discussed in detail. The models will be compared with the baseline models as discussed in Section 5.2, where they will be compared on various evaluation metrics. Wherever poss</w:t>
      </w:r>
      <w:r w:rsidR="00F23167">
        <w:t xml:space="preserve">ible, </w:t>
      </w:r>
      <w:r w:rsidR="009B6268">
        <w:t>a visual analysis of the model results has been provided to get an intuituion of model performance. In the following sections, the results from individual models as well as ensemble models wil be analysed. This is followed by Section 5.4.2, where the results of the model post cross validation will be analyzed. Finally, a deep dive on models post class balancing using SMOTE-NC will also be done. There are multiple ways to evaluate a model, the appropriate evaluation metrics as decribed in Chapter 3 will be leveraged for this purpose in the analysis model.</w:t>
      </w:r>
    </w:p>
    <w:p w14:paraId="23DC9472" w14:textId="27C32331" w:rsidR="002302F9" w:rsidRDefault="002302F9" w:rsidP="002302F9">
      <w:pPr>
        <w:pStyle w:val="Heading3"/>
      </w:pPr>
      <w:r>
        <w:t>5.</w:t>
      </w:r>
      <w:r w:rsidR="00BA6503">
        <w:t>4</w:t>
      </w:r>
      <w:r>
        <w:t>.1 Individual Models</w:t>
      </w:r>
      <w:r w:rsidR="009B6268">
        <w:t xml:space="preserve"> and Ensemble Models</w:t>
      </w:r>
    </w:p>
    <w:p w14:paraId="0429DFF4" w14:textId="73DB2E12"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 xml:space="preserve">After exploratory data analysis was performed on the datset, missing value analysis and outlier analysis was performed. </w:t>
      </w:r>
      <w:r w:rsidR="00FB1D3A">
        <w:t xml:space="preserve">One-hot encoding was performed on the categorical attributes present in the datset. Box cox transformation was done on the skewed variables and the best of the results was taken in 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30F02BAE" w:rsidR="00231BB2" w:rsidRPr="00BC37BA" w:rsidRDefault="00F675F3" w:rsidP="00BC37BA">
      <w:pPr>
        <w:pStyle w:val="BodyText"/>
      </w:pPr>
      <w:r>
        <w:lastRenderedPageBreak/>
        <w:t xml:space="preserve">Table 2 is a table showcasing the </w:t>
      </w:r>
      <w:r w:rsidR="005A595D">
        <w:t xml:space="preserve">different models that were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uolli</w:t>
      </w:r>
      <w:r w:rsidR="00881CF8">
        <w:t>, which has an accuracy of 71.11%</w:t>
      </w:r>
      <w:r w:rsidR="001E0E2D">
        <w:t xml:space="preserve"> on the test data.</w:t>
      </w:r>
      <w:r w:rsidR="00A902E9">
        <w:t xml:space="preserve"> The results of every model used, both the individual model as well as the ensemble models such as Gradient Boosting, Stochastic and Light GBM have been used for this study.</w:t>
      </w:r>
      <w:r w:rsidR="00AD34C9">
        <w:t xml:space="preserve"> The visual res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4E3AAD8C" w:rsidR="00BC37BA" w:rsidRDefault="00BC37BA" w:rsidP="00BC37BA">
      <w:pPr>
        <w:pStyle w:val="Caption"/>
        <w:jc w:val="center"/>
      </w:pPr>
      <w:r>
        <w:t xml:space="preserve">Figure </w:t>
      </w:r>
      <w:r>
        <w:fldChar w:fldCharType="begin"/>
      </w:r>
      <w:r>
        <w:instrText xml:space="preserve"> SEQ Figure \* ARABIC </w:instrText>
      </w:r>
      <w:r>
        <w:fldChar w:fldCharType="separate"/>
      </w:r>
      <w:r w:rsidR="00780BE8">
        <w:t>26</w:t>
      </w:r>
      <w:r>
        <w:fldChar w:fldCharType="end"/>
      </w:r>
      <w:r>
        <w:t>: Train-Test Scores of Models</w:t>
      </w:r>
    </w:p>
    <w:p w14:paraId="3114C2BC" w14:textId="6C195A5D" w:rsidR="00250BBB" w:rsidRDefault="00250BBB" w:rsidP="00250BBB">
      <w:pPr>
        <w:pStyle w:val="Caption"/>
        <w:rPr>
          <w:i w:val="0"/>
        </w:rPr>
      </w:pPr>
      <w:r>
        <w:rPr>
          <w:i w:val="0"/>
        </w:rPr>
        <w:t>Since the size of the data is not large enough, the results of the breakdown of validation dataset have not been included. It was attempted to breakdown and perform the same exercise with a train, test and validation dataset as well. To overcome th</w:t>
      </w:r>
      <w:r w:rsidR="00811D6E">
        <w:rPr>
          <w:i w:val="0"/>
        </w:rPr>
        <w:t>e</w:t>
      </w:r>
      <w:r>
        <w:rPr>
          <w:i w:val="0"/>
        </w:rPr>
        <w:t xml:space="preserve"> problem of overfitting for certain classifiers</w:t>
      </w:r>
      <w:r w:rsidR="00811D6E">
        <w:rPr>
          <w:i w:val="0"/>
        </w:rPr>
        <w:t>, in the Section 5.4.2, the results of the models after cross validation has been performed will be discussed.</w:t>
      </w:r>
    </w:p>
    <w:p w14:paraId="273A0704" w14:textId="291CA3D6" w:rsidR="002302F9" w:rsidRDefault="002302F9" w:rsidP="002302F9">
      <w:pPr>
        <w:pStyle w:val="Heading3"/>
      </w:pPr>
      <w:r>
        <w:lastRenderedPageBreak/>
        <w:t>5.</w:t>
      </w:r>
      <w:r w:rsidR="00BA6503">
        <w:t>4</w:t>
      </w:r>
      <w:r>
        <w:t>.2 Cross Validation</w:t>
      </w:r>
    </w:p>
    <w:p w14:paraId="4AC62055" w14:textId="2F136B23" w:rsidR="00762344" w:rsidRDefault="00762344" w:rsidP="00762344">
      <w:pPr>
        <w:pStyle w:val="BodyText"/>
      </w:pPr>
      <w:r>
        <w:t>In this section, the results of the models after cross validation has been done will be discussed. For this</w:t>
      </w:r>
      <w:r w:rsidR="00217B37">
        <w:t>, the cross validation package from sklearn has been leveraged, where the cross validation strategy has been specified as ten.</w:t>
      </w:r>
      <w:r w:rsidR="007904CF">
        <w:t xml:space="preserve"> As compared to the accuracy scores on the test data by using only the individual models, we see an improvement in score for every model after cross 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5E60F6">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5E60F6">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5E60F6">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5E60F6">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5E60F6">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5E60F6">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1CB025C6" w:rsidR="00BF21D7" w:rsidRPr="00762344" w:rsidRDefault="0037462C" w:rsidP="00762344">
      <w:pPr>
        <w:pStyle w:val="BodyText"/>
      </w:pPr>
      <w:r w:rsidRPr="0037462C">
        <w:rPr>
          <w:sz w:val="8"/>
        </w:rPr>
        <w:t xml:space="preserve"> </w:t>
      </w:r>
      <w:r w:rsidR="007904CF" w:rsidRPr="0037462C">
        <w:rPr>
          <w:sz w:val="8"/>
        </w:rPr>
        <w:br/>
      </w:r>
      <w:r w:rsidR="007904CF">
        <w:t>From the above table, it is noticed that the model that has the highest accuracy scores is now an ensemble model – gradient descent, instead of the logistic regression model from the last model iteration. As expected, the highest improvement is seen for the Random Forest model at 2.52% as overfitting is overcome and the model is more generalized now. In the top three models, there are two ensemble models</w:t>
      </w:r>
      <w:r w:rsidR="005E3724">
        <w:t>, Gradient Boosting and LGBM</w:t>
      </w:r>
      <w:r w:rsidR="003865FF">
        <w:t xml:space="preserve"> with CV scores of 80.56% and 79.85%. This is an  indication that for the use case of the IBM Watson Telecom datasets, ensemble models perform better than the individual models. It is further noticed that the model performance is noticably better than the baselines as set in Section 5.2.</w:t>
      </w:r>
      <w:r w:rsidR="00425631">
        <w:t xml:space="preserve"> </w:t>
      </w:r>
      <w:r w:rsidR="00257BBE">
        <w:t>All of the models, when trained on the telecom data have a test accuracy score greater than 70</w:t>
      </w:r>
      <w:r w:rsidR="0068140D">
        <w:t xml:space="preserve">% - this can be due to the fact </w:t>
      </w:r>
      <w:bookmarkStart w:id="125" w:name="_GoBack"/>
      <w:bookmarkEnd w:id="125"/>
      <w:r w:rsidR="0068140D">
        <w:t xml:space="preserve">that </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08FD3173" w:rsidR="00221046" w:rsidRDefault="00780BE8" w:rsidP="00221046">
      <w:pPr>
        <w:pStyle w:val="Caption"/>
        <w:jc w:val="center"/>
      </w:pPr>
      <w:r>
        <w:t xml:space="preserve">Figure </w:t>
      </w:r>
      <w:r>
        <w:fldChar w:fldCharType="begin"/>
      </w:r>
      <w:r>
        <w:instrText xml:space="preserve"> SEQ Figure \* ARABIC </w:instrText>
      </w:r>
      <w:r>
        <w:fldChar w:fldCharType="separate"/>
      </w:r>
      <w:r>
        <w:t>27</w:t>
      </w:r>
      <w:r>
        <w:fldChar w:fldCharType="end"/>
      </w:r>
      <w:r w:rsidRPr="00756845">
        <w:t>: Chart depicting the mean of Cross Validation Scores</w:t>
      </w:r>
    </w:p>
    <w:p w14:paraId="745EBD99" w14:textId="77777777" w:rsidR="00375606" w:rsidRDefault="00375606" w:rsidP="00221046">
      <w:pPr>
        <w:pStyle w:val="Caption"/>
        <w:jc w:val="center"/>
      </w:pPr>
    </w:p>
    <w:p w14:paraId="7415298D" w14:textId="32371928" w:rsidR="00392233" w:rsidRDefault="00392233" w:rsidP="00221046">
      <w:pPr>
        <w:pStyle w:val="Caption"/>
        <w:rPr>
          <w:rFonts w:eastAsiaTheme="majorEastAsia"/>
          <w:b/>
          <w:bCs/>
          <w:color w:val="345A8A" w:themeColor="accent1" w:themeShade="B5"/>
          <w:sz w:val="36"/>
          <w:szCs w:val="32"/>
        </w:rPr>
      </w:pPr>
      <w:r>
        <w:br w:type="page"/>
      </w:r>
    </w:p>
    <w:p w14:paraId="2C44F928" w14:textId="4952445B" w:rsidR="002302F9" w:rsidRDefault="002302F9" w:rsidP="002302F9">
      <w:pPr>
        <w:pStyle w:val="Heading3"/>
      </w:pPr>
      <w:r>
        <w:lastRenderedPageBreak/>
        <w:t>5.</w:t>
      </w:r>
      <w:r w:rsidR="00BA6503">
        <w:t>4</w:t>
      </w:r>
      <w:r>
        <w:t>.3 Results after Class Balancing</w:t>
      </w:r>
    </w:p>
    <w:p w14:paraId="50FC891C" w14:textId="6FCB5EC1" w:rsidR="005D2099" w:rsidRPr="005D2099" w:rsidRDefault="005D2099" w:rsidP="005D2099">
      <w:pPr>
        <w:pStyle w:val="BodyText"/>
      </w:pPr>
      <w:r w:rsidRPr="005D2099">
        <w:drawing>
          <wp:inline distT="0" distB="0" distL="0" distR="0" wp14:anchorId="67FF03C7" wp14:editId="2FF9F485">
            <wp:extent cx="5970905" cy="19831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1983105"/>
                    </a:xfrm>
                    <a:prstGeom prst="rect">
                      <a:avLst/>
                    </a:prstGeom>
                  </pic:spPr>
                </pic:pic>
              </a:graphicData>
            </a:graphic>
          </wp:inline>
        </w:drawing>
      </w:r>
    </w:p>
    <w:p w14:paraId="0369E94D" w14:textId="1F198395" w:rsidR="007A0887" w:rsidRDefault="007A0887" w:rsidP="00475C6A">
      <w:pPr>
        <w:pStyle w:val="Heading2"/>
      </w:pPr>
      <w:bookmarkStart w:id="126" w:name="_Toc72369005"/>
      <w:r>
        <w:t>5.</w:t>
      </w:r>
      <w:r w:rsidR="00BA6503">
        <w:t>5</w:t>
      </w:r>
      <w:r>
        <w:t xml:space="preserve"> </w:t>
      </w:r>
      <w:bookmarkEnd w:id="126"/>
      <w:r w:rsidR="002302F9">
        <w:t xml:space="preserve">Model Interpretation using </w:t>
      </w:r>
      <w:r w:rsidR="00BE7CB6">
        <w:t>LIME</w:t>
      </w:r>
    </w:p>
    <w:p w14:paraId="30D9C0A0" w14:textId="0C8BB7F6" w:rsidR="009376D5" w:rsidRPr="009376D5" w:rsidRDefault="009376D5" w:rsidP="009376D5">
      <w:pPr>
        <w:pStyle w:val="BodyText"/>
      </w:pPr>
      <w:r w:rsidRPr="009376D5">
        <w:drawing>
          <wp:inline distT="0" distB="0" distL="0" distR="0" wp14:anchorId="671D0C4A" wp14:editId="4D93EE41">
            <wp:extent cx="5970905" cy="94678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946785"/>
                    </a:xfrm>
                    <a:prstGeom prst="rect">
                      <a:avLst/>
                    </a:prstGeom>
                  </pic:spPr>
                </pic:pic>
              </a:graphicData>
            </a:graphic>
          </wp:inline>
        </w:drawing>
      </w:r>
    </w:p>
    <w:p w14:paraId="0480C057" w14:textId="6F02C00C" w:rsidR="007A0887" w:rsidRDefault="007A0887" w:rsidP="00475C6A">
      <w:pPr>
        <w:pStyle w:val="Heading2"/>
      </w:pPr>
      <w:bookmarkStart w:id="127" w:name="_Toc72369006"/>
      <w:r>
        <w:t>5.</w:t>
      </w:r>
      <w:r w:rsidR="00441FE8">
        <w:t>5</w:t>
      </w:r>
      <w:r>
        <w:t xml:space="preserve"> Summary</w:t>
      </w:r>
      <w:bookmarkEnd w:id="127"/>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8" w:name="_Toc72369007"/>
      <w:r w:rsidRPr="00275BF9">
        <w:lastRenderedPageBreak/>
        <w:t>CHAPTER 6:</w:t>
      </w:r>
      <w:r w:rsidR="0050041D" w:rsidRPr="00275BF9">
        <w:t xml:space="preserve"> </w:t>
      </w:r>
      <w:r w:rsidRPr="00275BF9">
        <w:t>CONCLUSIONS AND RECOMMENDATIONS</w:t>
      </w:r>
      <w:bookmarkEnd w:id="128"/>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9" w:name="_Toc72369008"/>
      <w:r>
        <w:t>6.1 Introduction</w:t>
      </w:r>
      <w:bookmarkEnd w:id="129"/>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0" w:name="_Toc72369009"/>
      <w:r>
        <w:t>6.2 Discussion and Conclusion</w:t>
      </w:r>
      <w:bookmarkEnd w:id="130"/>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1" w:name="_Toc72369010"/>
      <w:r>
        <w:t>6.3 Contribution to Knowledge</w:t>
      </w:r>
      <w:bookmarkEnd w:id="131"/>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32" w:name="_Toc72369011"/>
      <w:r>
        <w:t>6.4 Future Recommendations</w:t>
      </w:r>
      <w:bookmarkEnd w:id="132"/>
      <w:r w:rsidR="00715C4B" w:rsidRPr="00070EA1">
        <w:br w:type="page"/>
      </w:r>
    </w:p>
    <w:p w14:paraId="63245A78" w14:textId="5EA6E0BE" w:rsidR="00715C4B" w:rsidRPr="00275BF9" w:rsidRDefault="00715C4B" w:rsidP="00517E79">
      <w:pPr>
        <w:pStyle w:val="Heading1"/>
      </w:pPr>
      <w:bookmarkStart w:id="133" w:name="_Toc72369012"/>
      <w:r w:rsidRPr="00275BF9">
        <w:lastRenderedPageBreak/>
        <w:t>R</w:t>
      </w:r>
      <w:r w:rsidR="00EE3920" w:rsidRPr="00275BF9">
        <w:t>EFERENCES</w:t>
      </w:r>
      <w:bookmarkEnd w:id="13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4"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5"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5"/>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FBD32" w14:textId="77777777" w:rsidR="00F1467E" w:rsidRDefault="00F1467E" w:rsidP="00F74708">
      <w:r>
        <w:separator/>
      </w:r>
    </w:p>
  </w:endnote>
  <w:endnote w:type="continuationSeparator" w:id="0">
    <w:p w14:paraId="4F000B85" w14:textId="77777777" w:rsidR="00F1467E" w:rsidRDefault="00F1467E"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D65E6B" w:rsidRDefault="00D65E6B"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D65E6B" w:rsidRDefault="00D65E6B"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22D0C" w14:textId="77777777" w:rsidR="00F1467E" w:rsidRDefault="00F1467E" w:rsidP="00F74708">
      <w:r>
        <w:separator/>
      </w:r>
    </w:p>
  </w:footnote>
  <w:footnote w:type="continuationSeparator" w:id="0">
    <w:p w14:paraId="51A88804" w14:textId="77777777" w:rsidR="00F1467E" w:rsidRDefault="00F1467E"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gFAPIHxqQ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CD6"/>
    <w:rsid w:val="001E0E24"/>
    <w:rsid w:val="001E0E2D"/>
    <w:rsid w:val="001E420A"/>
    <w:rsid w:val="001E48F2"/>
    <w:rsid w:val="001E53B9"/>
    <w:rsid w:val="001E5C66"/>
    <w:rsid w:val="001E64A8"/>
    <w:rsid w:val="001E796F"/>
    <w:rsid w:val="001F056F"/>
    <w:rsid w:val="001F08F4"/>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CD"/>
    <w:rsid w:val="0025277C"/>
    <w:rsid w:val="00253F80"/>
    <w:rsid w:val="00254454"/>
    <w:rsid w:val="002552A1"/>
    <w:rsid w:val="002560BD"/>
    <w:rsid w:val="00257BBE"/>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87D"/>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501E"/>
    <w:rsid w:val="00A2562A"/>
    <w:rsid w:val="00A26E16"/>
    <w:rsid w:val="00A27CCD"/>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0062"/>
    <w:rsid w:val="00C6203E"/>
    <w:rsid w:val="00C62E3B"/>
    <w:rsid w:val="00C6380A"/>
    <w:rsid w:val="00C63880"/>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467E"/>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A5D05-AAF2-49D5-A9E5-CF15E7524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6</TotalTime>
  <Pages>86</Pages>
  <Words>41034</Words>
  <Characters>233896</Characters>
  <Application>Microsoft Office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7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79</cp:revision>
  <cp:lastPrinted>2021-05-19T21:04:00Z</cp:lastPrinted>
  <dcterms:created xsi:type="dcterms:W3CDTF">2021-05-19T21:04:00Z</dcterms:created>
  <dcterms:modified xsi:type="dcterms:W3CDTF">2021-05-2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